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DE9DFE" w14:textId="77777777" w:rsidR="00A02272" w:rsidRPr="00A02272" w:rsidRDefault="00A02272" w:rsidP="00A02272">
      <w:pPr>
        <w:pStyle w:val="Title"/>
        <w:jc w:val="both"/>
        <w:rPr>
          <w:rFonts w:ascii="Arial" w:hAnsi="Arial" w:cs="Arial"/>
          <w:bCs/>
          <w:i/>
          <w:iCs/>
          <w:u w:val="single"/>
        </w:rPr>
      </w:pPr>
      <w:r w:rsidRPr="00A02272">
        <w:rPr>
          <w:rFonts w:ascii="Arial" w:hAnsi="Arial" w:cs="Arial"/>
          <w:bCs/>
          <w:i/>
          <w:iCs/>
          <w:u w:val="single"/>
        </w:rPr>
        <w:t>Original Research Article</w:t>
      </w:r>
    </w:p>
    <w:p w14:paraId="403A8E7C" w14:textId="77777777" w:rsidR="00754C9A" w:rsidRDefault="00754C9A" w:rsidP="00441B6F">
      <w:pPr>
        <w:pStyle w:val="Title"/>
        <w:spacing w:after="0"/>
        <w:jc w:val="both"/>
        <w:rPr>
          <w:rFonts w:ascii="Arial" w:hAnsi="Arial" w:cs="Arial"/>
        </w:rPr>
      </w:pPr>
    </w:p>
    <w:p w14:paraId="217906FC" w14:textId="4C9F6EFD" w:rsidR="00163BC4" w:rsidRPr="00163BC4" w:rsidRDefault="000248DD" w:rsidP="00441B6F">
      <w:pPr>
        <w:pStyle w:val="Author"/>
        <w:spacing w:line="240" w:lineRule="auto"/>
        <w:rPr>
          <w:rFonts w:ascii="Arial" w:hAnsi="Arial" w:cs="Arial"/>
          <w:bCs/>
          <w:iCs/>
          <w:kern w:val="28"/>
          <w:sz w:val="36"/>
        </w:rPr>
      </w:pPr>
      <w:r w:rsidRPr="000248DD">
        <w:rPr>
          <w:rFonts w:ascii="Arial" w:hAnsi="Arial" w:cs="Arial"/>
          <w:bCs/>
          <w:iCs/>
          <w:kern w:val="28"/>
          <w:sz w:val="36"/>
        </w:rPr>
        <w:t xml:space="preserve">Financial Performance and Market Valuation under Geopolitical Sentiment: </w:t>
      </w:r>
      <w:r w:rsidR="000D5315" w:rsidRPr="000D5315">
        <w:rPr>
          <w:rFonts w:ascii="Arial" w:hAnsi="Arial" w:cs="Arial"/>
          <w:bCs/>
          <w:iCs/>
          <w:color w:val="FF0000"/>
          <w:kern w:val="28"/>
          <w:sz w:val="36"/>
        </w:rPr>
        <w:t>A</w:t>
      </w:r>
      <w:r w:rsidR="000D5315">
        <w:rPr>
          <w:rFonts w:ascii="Arial" w:hAnsi="Arial" w:cs="Arial"/>
          <w:bCs/>
          <w:iCs/>
          <w:color w:val="FF0000"/>
          <w:kern w:val="28"/>
          <w:sz w:val="36"/>
        </w:rPr>
        <w:t xml:space="preserve"> </w:t>
      </w:r>
      <w:r w:rsidR="000D5315" w:rsidRPr="000D5315">
        <w:rPr>
          <w:rFonts w:ascii="Arial" w:hAnsi="Arial" w:cs="Arial"/>
          <w:bCs/>
          <w:iCs/>
          <w:color w:val="FF0000"/>
          <w:kern w:val="28"/>
          <w:sz w:val="36"/>
        </w:rPr>
        <w:t>Conceptual Framework</w:t>
      </w:r>
      <w:r w:rsidR="000D5315">
        <w:rPr>
          <w:rFonts w:ascii="Arial" w:hAnsi="Arial" w:cs="Arial"/>
          <w:bCs/>
          <w:iCs/>
          <w:kern w:val="28"/>
          <w:sz w:val="36"/>
        </w:rPr>
        <w:t xml:space="preserve"> of </w:t>
      </w:r>
      <w:r w:rsidRPr="000248DD">
        <w:rPr>
          <w:rFonts w:ascii="Arial" w:hAnsi="Arial" w:cs="Arial"/>
          <w:bCs/>
          <w:iCs/>
          <w:kern w:val="28"/>
          <w:sz w:val="36"/>
        </w:rPr>
        <w:t>Boycott and Substitution Effects in Indonesia</w:t>
      </w:r>
      <w:r w:rsidR="00231920">
        <w:rPr>
          <w:rFonts w:ascii="Arial" w:hAnsi="Arial" w:cs="Arial"/>
          <w:bCs/>
          <w:iCs/>
          <w:kern w:val="28"/>
          <w:sz w:val="36"/>
        </w:rPr>
        <w:t xml:space="preserve"> </w:t>
      </w:r>
    </w:p>
    <w:p w14:paraId="3B0DC684" w14:textId="77777777" w:rsidR="00A258C3" w:rsidRPr="00790ADA" w:rsidRDefault="00A258C3" w:rsidP="00441B6F">
      <w:pPr>
        <w:pStyle w:val="Author"/>
        <w:spacing w:line="240" w:lineRule="auto"/>
        <w:jc w:val="both"/>
        <w:rPr>
          <w:rFonts w:ascii="Arial" w:hAnsi="Arial" w:cs="Arial"/>
          <w:sz w:val="36"/>
        </w:rPr>
      </w:pPr>
    </w:p>
    <w:p w14:paraId="65B2973D" w14:textId="3A528E55" w:rsidR="003B15DE" w:rsidRPr="0083216F" w:rsidRDefault="003B15DE" w:rsidP="003B15DE">
      <w:pPr>
        <w:pStyle w:val="Affiliation"/>
        <w:spacing w:after="0" w:line="240" w:lineRule="auto"/>
        <w:rPr>
          <w:rFonts w:ascii="Arial" w:hAnsi="Arial" w:cs="Arial"/>
          <w:i/>
        </w:rPr>
      </w:pPr>
      <w:r>
        <w:rPr>
          <w:rFonts w:ascii="Arial" w:hAnsi="Arial" w:cs="Arial"/>
          <w:i/>
        </w:rPr>
        <w:t xml:space="preserve"> </w:t>
      </w:r>
    </w:p>
    <w:p w14:paraId="73968ADF" w14:textId="77777777" w:rsidR="00790ADA" w:rsidRDefault="00790ADA" w:rsidP="00441B6F">
      <w:pPr>
        <w:pStyle w:val="Affiliation"/>
        <w:spacing w:after="0" w:line="240" w:lineRule="auto"/>
        <w:jc w:val="both"/>
        <w:rPr>
          <w:rFonts w:ascii="Arial" w:hAnsi="Arial" w:cs="Arial"/>
        </w:rPr>
      </w:pPr>
    </w:p>
    <w:p w14:paraId="715A8186" w14:textId="77777777" w:rsidR="002C57D2" w:rsidRPr="00FB3A86" w:rsidRDefault="002C57D2" w:rsidP="00441B6F">
      <w:pPr>
        <w:pStyle w:val="Affiliation"/>
        <w:spacing w:after="0" w:line="240" w:lineRule="auto"/>
        <w:jc w:val="both"/>
        <w:rPr>
          <w:rFonts w:ascii="Arial" w:hAnsi="Arial" w:cs="Arial"/>
        </w:rPr>
      </w:pPr>
    </w:p>
    <w:p w14:paraId="3827DCE7" w14:textId="5FD47DD8" w:rsidR="00B01FCD" w:rsidRPr="00FB3A86" w:rsidRDefault="000377B9" w:rsidP="00441B6F">
      <w:pPr>
        <w:pStyle w:val="Copyright"/>
        <w:spacing w:after="0" w:line="240" w:lineRule="auto"/>
        <w:jc w:val="both"/>
        <w:rPr>
          <w:rFonts w:ascii="Arial" w:hAnsi="Arial" w:cs="Arial"/>
        </w:rPr>
        <w:sectPr w:rsidR="00B01FCD" w:rsidRPr="00FB3A86" w:rsidSect="00C3331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325AB5" wp14:editId="6EE8460E">
                <wp:extent cx="5303520" cy="635"/>
                <wp:effectExtent l="17145" t="13335" r="13335" b="14605"/>
                <wp:docPr id="36805190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2380F8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Pr>
          <w:rFonts w:ascii="Arial" w:hAnsi="Arial" w:cs="Arial"/>
        </w:rPr>
        <w:t>.</w:t>
      </w:r>
    </w:p>
    <w:p w14:paraId="6C52610F" w14:textId="75F660F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F625F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4301426" w14:textId="77777777" w:rsidTr="001E44FE">
        <w:tc>
          <w:tcPr>
            <w:tcW w:w="9576" w:type="dxa"/>
            <w:shd w:val="clear" w:color="auto" w:fill="F2F2F2"/>
          </w:tcPr>
          <w:p w14:paraId="36BE78E1" w14:textId="3DB7F893" w:rsidR="00505F06" w:rsidRPr="00C37230" w:rsidRDefault="00C37230" w:rsidP="002A09C7">
            <w:pPr>
              <w:pStyle w:val="Body"/>
              <w:spacing w:after="0"/>
              <w:rPr>
                <w:rFonts w:ascii="Arial" w:eastAsia="Calibri" w:hAnsi="Arial" w:cs="Arial"/>
                <w:b/>
                <w:bCs/>
                <w:szCs w:val="22"/>
              </w:rPr>
            </w:pPr>
            <w:r w:rsidRPr="00C37230">
              <w:rPr>
                <w:b/>
                <w:bCs/>
              </w:rPr>
              <w:t>Background</w:t>
            </w:r>
            <w:r>
              <w:t xml:space="preserve">: </w:t>
            </w:r>
            <w:r>
              <w:t>The increasing escalation of geopolitical conflicts has transformed consumer boycott movements into a form of systemic economic pressure that significantly influences corporate financial performance and stock market valuation, particularly among multinational-affiliated firms operating in emerging markets such as Indonesia.</w:t>
            </w:r>
            <w:r>
              <w:t xml:space="preserve"> </w:t>
            </w:r>
            <w:r w:rsidRPr="00C37230">
              <w:t>In the Indonesian context, geopolitical boycott sentiment triggered by public and religious responses has created asymmetric market effects, where affiliated multinational firms experience financial deterioration while local substitute firms benefit from shifting consumer preferences and capital reallocation.</w:t>
            </w:r>
            <w:r>
              <w:t xml:space="preserve"> </w:t>
            </w:r>
            <w:r w:rsidR="002A09C7" w:rsidRPr="002A09C7">
              <w:rPr>
                <w:rFonts w:ascii="Arial" w:eastAsia="Calibri" w:hAnsi="Arial" w:cs="Arial"/>
                <w:b/>
                <w:bCs/>
                <w:szCs w:val="22"/>
              </w:rPr>
              <w:t>Aims:</w:t>
            </w:r>
            <w:r w:rsidR="002A09C7">
              <w:rPr>
                <w:rFonts w:ascii="Arial" w:eastAsia="Calibri" w:hAnsi="Arial" w:cs="Arial"/>
                <w:szCs w:val="22"/>
              </w:rPr>
              <w:t xml:space="preserve"> </w:t>
            </w:r>
            <w:r w:rsidR="002A09C7" w:rsidRPr="002A09C7">
              <w:rPr>
                <w:rFonts w:ascii="Arial" w:eastAsia="Calibri" w:hAnsi="Arial" w:cs="Arial"/>
                <w:szCs w:val="22"/>
              </w:rPr>
              <w:t>This conceptual article aims to examine how geopolitical sentiment, evolving into systemic risk, affects financial performance and market valuation dynamics of firms listed on the Indonesia Stock Exchange (IDX), particularly through boycott and substitution effects.</w:t>
            </w:r>
            <w:r w:rsidR="002A09C7">
              <w:rPr>
                <w:rFonts w:ascii="Arial" w:eastAsia="Calibri" w:hAnsi="Arial" w:cs="Arial"/>
                <w:szCs w:val="22"/>
              </w:rPr>
              <w:t xml:space="preserve"> </w:t>
            </w:r>
            <w:r w:rsidR="002A09C7" w:rsidRPr="002A09C7">
              <w:rPr>
                <w:rFonts w:ascii="Arial" w:eastAsia="Calibri" w:hAnsi="Arial" w:cs="Arial"/>
                <w:b/>
                <w:bCs/>
                <w:szCs w:val="22"/>
              </w:rPr>
              <w:t>Study design:</w:t>
            </w:r>
            <w:r w:rsidR="002A09C7">
              <w:rPr>
                <w:rFonts w:ascii="Arial" w:eastAsia="Calibri" w:hAnsi="Arial" w:cs="Arial"/>
                <w:szCs w:val="22"/>
              </w:rPr>
              <w:t xml:space="preserve"> </w:t>
            </w:r>
            <w:r w:rsidR="00125A4C" w:rsidRPr="00125A4C">
              <w:rPr>
                <w:rFonts w:ascii="Arial" w:eastAsia="Calibri" w:hAnsi="Arial" w:cs="Arial"/>
                <w:szCs w:val="22"/>
              </w:rPr>
              <w:t>The study adopts a conceptual research design by developing a theoretical framework grounded in Signaling Theory and Stakeholder Theory to explain the asymmetric impacts between multinational (affiliated) and local (substitution) firms. As a conceptual paper, this study does not apply statistical sampling techniques; instead, it conceptually focuses on publicly listed firms on the Indonesia Stock Exchange that are potentially exposed to geopolitical boycott sentiment, including multinational-affiliated firms and domestic substitute firms operating in related industries.</w:t>
            </w:r>
            <w:r w:rsidR="0055392C">
              <w:t xml:space="preserve"> </w:t>
            </w:r>
            <w:r w:rsidR="002A09C7" w:rsidRPr="002A09C7">
              <w:rPr>
                <w:rFonts w:ascii="Arial" w:eastAsia="Calibri" w:hAnsi="Arial" w:cs="Arial"/>
                <w:b/>
                <w:bCs/>
                <w:szCs w:val="22"/>
              </w:rPr>
              <w:t>Place and Duration of Study:</w:t>
            </w:r>
            <w:r w:rsidR="002A09C7">
              <w:rPr>
                <w:rFonts w:ascii="Arial" w:eastAsia="Calibri" w:hAnsi="Arial" w:cs="Arial"/>
                <w:szCs w:val="22"/>
              </w:rPr>
              <w:t xml:space="preserve"> </w:t>
            </w:r>
            <w:r w:rsidR="00125A4C" w:rsidRPr="00125A4C">
              <w:rPr>
                <w:rFonts w:ascii="Arial" w:eastAsia="Calibri" w:hAnsi="Arial" w:cs="Arial"/>
                <w:szCs w:val="22"/>
              </w:rPr>
              <w:t>The study is situated within the Indonesia Stock Exchange context, using recent geopolitical developments as the underlying phenomenon.</w:t>
            </w:r>
            <w:r w:rsidR="009E7FEE">
              <w:rPr>
                <w:rFonts w:ascii="Arial" w:eastAsia="Calibri" w:hAnsi="Arial" w:cs="Arial"/>
                <w:szCs w:val="22"/>
              </w:rPr>
              <w:t xml:space="preserve"> </w:t>
            </w:r>
            <w:r w:rsidR="002A09C7" w:rsidRPr="002A09C7">
              <w:rPr>
                <w:rFonts w:ascii="Arial" w:eastAsia="Calibri" w:hAnsi="Arial" w:cs="Arial"/>
                <w:b/>
                <w:bCs/>
                <w:szCs w:val="22"/>
              </w:rPr>
              <w:t>Methodology:</w:t>
            </w:r>
            <w:r w:rsidR="002A09C7">
              <w:rPr>
                <w:rFonts w:ascii="Arial" w:eastAsia="Calibri" w:hAnsi="Arial" w:cs="Arial"/>
                <w:szCs w:val="22"/>
              </w:rPr>
              <w:t xml:space="preserve"> </w:t>
            </w:r>
            <w:r w:rsidR="002A09C7" w:rsidRPr="002A09C7">
              <w:rPr>
                <w:rFonts w:ascii="Arial" w:eastAsia="Calibri" w:hAnsi="Arial" w:cs="Arial"/>
                <w:szCs w:val="22"/>
              </w:rPr>
              <w:t>This study employs a qualitative conceptual approach by reviewing relevant literature and integrating theoretical perspectives to construct a comprehensive model. The framework identifies key financial indicators, including Total Asset Turnover (TATO), Cash Ratio, Debt to Equity Ratio (DER), and Price to Book Value (PBV), as channels through which geopolitical sentiment is transmitted.</w:t>
            </w:r>
            <w:r w:rsidR="002A09C7">
              <w:rPr>
                <w:rFonts w:ascii="Arial" w:eastAsia="Calibri" w:hAnsi="Arial" w:cs="Arial"/>
                <w:szCs w:val="22"/>
              </w:rPr>
              <w:t xml:space="preserve"> </w:t>
            </w:r>
            <w:r w:rsidR="002A09C7" w:rsidRPr="002A09C7">
              <w:rPr>
                <w:rFonts w:ascii="Arial" w:eastAsia="Calibri" w:hAnsi="Arial" w:cs="Arial"/>
                <w:b/>
                <w:bCs/>
                <w:szCs w:val="22"/>
              </w:rPr>
              <w:t>Results:</w:t>
            </w:r>
            <w:r w:rsidR="002A09C7">
              <w:rPr>
                <w:rFonts w:ascii="Arial" w:eastAsia="Calibri" w:hAnsi="Arial" w:cs="Arial"/>
                <w:szCs w:val="22"/>
              </w:rPr>
              <w:t xml:space="preserve"> </w:t>
            </w:r>
            <w:r w:rsidR="002A09C7" w:rsidRPr="002A09C7">
              <w:rPr>
                <w:rFonts w:ascii="Arial" w:eastAsia="Calibri" w:hAnsi="Arial" w:cs="Arial"/>
                <w:szCs w:val="22"/>
              </w:rPr>
              <w:t>The study proposes that boycott sentiment exerts asymmetric effects. Affiliated firms are negatively impacted through declining asset efficiency, reduced liquidity, increased solvency risk, and lower market valuation. In contrast, substitution firms benefit from spillover consumption effects, which strengthen their financial fundamentals and enhance market valuation.</w:t>
            </w:r>
            <w:r w:rsidR="002A09C7">
              <w:rPr>
                <w:rFonts w:ascii="Arial" w:eastAsia="Calibri" w:hAnsi="Arial" w:cs="Arial"/>
                <w:szCs w:val="22"/>
              </w:rPr>
              <w:t xml:space="preserve"> </w:t>
            </w:r>
            <w:r w:rsidR="002A09C7" w:rsidRPr="003A2D38">
              <w:rPr>
                <w:rFonts w:ascii="Arial" w:eastAsia="Calibri" w:hAnsi="Arial" w:cs="Arial"/>
                <w:b/>
                <w:bCs/>
                <w:color w:val="EE0000"/>
                <w:szCs w:val="22"/>
              </w:rPr>
              <w:t>Con</w:t>
            </w:r>
            <w:r w:rsidR="003A2D38" w:rsidRPr="003A2D38">
              <w:rPr>
                <w:rFonts w:ascii="Arial" w:eastAsia="Calibri" w:hAnsi="Arial" w:cs="Arial"/>
                <w:b/>
                <w:bCs/>
                <w:color w:val="EE0000"/>
                <w:szCs w:val="22"/>
              </w:rPr>
              <w:t>tributions</w:t>
            </w:r>
            <w:r w:rsidR="002A09C7" w:rsidRPr="002A09C7">
              <w:rPr>
                <w:rFonts w:ascii="Arial" w:eastAsia="Calibri" w:hAnsi="Arial" w:cs="Arial"/>
                <w:b/>
                <w:bCs/>
                <w:szCs w:val="22"/>
              </w:rPr>
              <w:t>:</w:t>
            </w:r>
            <w:r w:rsidR="002A09C7">
              <w:rPr>
                <w:rFonts w:ascii="Arial" w:eastAsia="Calibri" w:hAnsi="Arial" w:cs="Arial"/>
                <w:szCs w:val="22"/>
              </w:rPr>
              <w:t xml:space="preserve"> </w:t>
            </w:r>
            <w:r w:rsidR="002A09C7" w:rsidRPr="002A09C7">
              <w:rPr>
                <w:rFonts w:ascii="Arial" w:eastAsia="Calibri" w:hAnsi="Arial" w:cs="Arial"/>
                <w:szCs w:val="22"/>
              </w:rPr>
              <w:t xml:space="preserve">The study concludes that geopolitical sentiment functions as a critical external risk factor influencing firm performance and valuation. It highlights managerial implications such as the importance of liquidity stress testing and cautious expansion strategies, while also </w:t>
            </w:r>
            <w:r w:rsidR="002A09C7" w:rsidRPr="002A09C7">
              <w:rPr>
                <w:rFonts w:ascii="Arial" w:eastAsia="Calibri" w:hAnsi="Arial" w:cs="Arial"/>
                <w:szCs w:val="22"/>
              </w:rPr>
              <w:lastRenderedPageBreak/>
              <w:t>recommending investors consider geopolitical risk as a screening indicator. The proposed conceptual model provides a foundation for future empirical quantitative research</w:t>
            </w:r>
            <w:r w:rsidR="002A09C7">
              <w:rPr>
                <w:rFonts w:ascii="Arial" w:eastAsia="Calibri" w:hAnsi="Arial" w:cs="Arial"/>
                <w:szCs w:val="22"/>
              </w:rPr>
              <w:t>.</w:t>
            </w:r>
          </w:p>
        </w:tc>
      </w:tr>
    </w:tbl>
    <w:p w14:paraId="0381C96E" w14:textId="77777777" w:rsidR="00636EB2" w:rsidRDefault="00636EB2" w:rsidP="00441B6F">
      <w:pPr>
        <w:pStyle w:val="Body"/>
        <w:spacing w:after="0"/>
        <w:rPr>
          <w:rFonts w:ascii="Arial" w:hAnsi="Arial" w:cs="Arial"/>
          <w:i/>
        </w:rPr>
      </w:pPr>
    </w:p>
    <w:p w14:paraId="25192959" w14:textId="356EC6B8" w:rsidR="00A24E7E" w:rsidRDefault="00A24E7E" w:rsidP="00441B6F">
      <w:pPr>
        <w:pStyle w:val="Body"/>
        <w:spacing w:after="0"/>
        <w:rPr>
          <w:rFonts w:ascii="Arial" w:hAnsi="Arial" w:cs="Arial"/>
          <w:i/>
        </w:rPr>
      </w:pPr>
      <w:r>
        <w:rPr>
          <w:rFonts w:ascii="Arial" w:hAnsi="Arial" w:cs="Arial"/>
          <w:i/>
        </w:rPr>
        <w:t xml:space="preserve">Keywords: </w:t>
      </w:r>
      <w:r w:rsidR="002A09C7" w:rsidRPr="002A09C7">
        <w:rPr>
          <w:rFonts w:ascii="Arial" w:hAnsi="Arial" w:cs="Arial"/>
          <w:i/>
        </w:rPr>
        <w:t>Geopolitical Boycott, Financial Performance, Market Valuation, Substitution Firms, Systemic Risk</w:t>
      </w:r>
    </w:p>
    <w:p w14:paraId="51541180" w14:textId="77777777" w:rsidR="00790ADA" w:rsidRDefault="00790ADA" w:rsidP="00441B6F">
      <w:pPr>
        <w:pStyle w:val="Body"/>
        <w:spacing w:after="0"/>
        <w:rPr>
          <w:rFonts w:ascii="Arial" w:hAnsi="Arial" w:cs="Arial"/>
          <w:i/>
        </w:rPr>
      </w:pPr>
    </w:p>
    <w:p w14:paraId="6F20120C" w14:textId="390922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6144A8" w14:textId="77777777" w:rsidR="00790ADA" w:rsidRPr="00FB3A86" w:rsidRDefault="00790ADA" w:rsidP="00441B6F">
      <w:pPr>
        <w:pStyle w:val="AbstHead"/>
        <w:spacing w:after="0"/>
        <w:jc w:val="both"/>
        <w:rPr>
          <w:rFonts w:ascii="Arial" w:hAnsi="Arial" w:cs="Arial"/>
        </w:rPr>
      </w:pPr>
    </w:p>
    <w:p w14:paraId="6E4F8A26" w14:textId="77777777" w:rsidR="002A09C7" w:rsidRPr="002A09C7" w:rsidRDefault="002A09C7" w:rsidP="002A09C7">
      <w:pPr>
        <w:pStyle w:val="Body"/>
        <w:rPr>
          <w:rFonts w:ascii="Arial" w:hAnsi="Arial" w:cs="Arial"/>
        </w:rPr>
      </w:pPr>
      <w:r w:rsidRPr="002A09C7">
        <w:rPr>
          <w:rFonts w:ascii="Arial" w:hAnsi="Arial" w:cs="Arial"/>
        </w:rPr>
        <w:t>The contemporary global economic landscape has undergone a notable shift, revealing that geopolitical conflicts are no longer confined to political arenas; they now represent a significant systemic risk that impacts the stability of domestic capital markets. Empirical research increasingly demonstrates that rising geopolitical tensions, exemplified by events in the Middle East, can lead to adverse sentiment that transcends national borders, disrupting stock market activities (Caldara &amp; Iacoviello, 2022; Fiorillo et al., 2023). This scenario creates heightened uncertainty, compelling investors to reconfigure their portfolios and resulting in significant volatility in stock prices (Gong et al., 2024; Rahman &amp; Li, 2024). Moreover, boycott movements influenced by geopolitical sentiments have evolved beyond mere ethical considerations in marketing or consumer behavior. They have become instruments of economic pressure that directly affect capital flows and the sustainability prospects of publicly traded companies (Saputra et al., 2023; Yilmazk, 2024).</w:t>
      </w:r>
    </w:p>
    <w:p w14:paraId="7F910563" w14:textId="77777777" w:rsidR="002A09C7" w:rsidRPr="002A09C7" w:rsidRDefault="002A09C7" w:rsidP="002A09C7">
      <w:pPr>
        <w:pStyle w:val="Body"/>
        <w:rPr>
          <w:rFonts w:ascii="Arial" w:hAnsi="Arial" w:cs="Arial"/>
        </w:rPr>
      </w:pPr>
      <w:r w:rsidRPr="002A09C7">
        <w:rPr>
          <w:rFonts w:ascii="Arial" w:hAnsi="Arial" w:cs="Arial"/>
        </w:rPr>
        <w:t>In Indonesia, the influence of geopolitical sentiment has been evident through a widespread social movement spurred by a fatwa issued by the Indonesian Ulema Council (MUI), which calls for the prohibition of support for military aggression. This fatwa serves as a powerful catalyst, transforming public sentiment into a nationwide economic boycott against specific products (Avianuari &amp; Hendranastiti, 2024; Isalman et al., 2025). As a result, this social sentiment has generated significant polarization within the Indonesia Stock Exchange (IDX), especially affecting firms in the Consumer Goods and Fast-Moving Consumer Goods (FMCG) sectors, as well as the Food and Beverage (F&amp;B) industry (Hasyim &amp; Sukardi, 2025; Siregar et al., 2025). Consequently, the market is compelled to react swiftly to non-financial information, where public pressure can instantly harm corporate reputations and shift investor behavior from accumulation to large-scale sell-offs (Fadzilah et al., 2024; Hartono &amp; Harsono, 2025).</w:t>
      </w:r>
    </w:p>
    <w:p w14:paraId="0B84A2BB" w14:textId="77777777" w:rsidR="002A09C7" w:rsidRPr="002A09C7" w:rsidRDefault="002A09C7" w:rsidP="002A09C7">
      <w:pPr>
        <w:pStyle w:val="Body"/>
        <w:rPr>
          <w:rFonts w:ascii="Arial" w:hAnsi="Arial" w:cs="Arial"/>
        </w:rPr>
      </w:pPr>
      <w:r w:rsidRPr="002A09C7">
        <w:rPr>
          <w:rFonts w:ascii="Arial" w:hAnsi="Arial" w:cs="Arial"/>
        </w:rPr>
        <w:t>The boycott movement driven by geopolitical considerations generates highly asymmetric effects on capital market firms. Multinational corporations linked to the conflicting parties face significant operational challenges, leading to sharp declines in sales, cash flow disruptions, and panic among investors, which in turn triggers large stock sell-offs (Ayuntari &amp; Putri, 2026; Rajagukguk, 2024). Conversely, local firms producing substitute goods often experience unexpected gains, as the sudden shift in consumer preferences substantially increases their revenues (Ali et al., 2025; Anisa et al., 2025). This shift in capital allocation illustrates how social sentiment can swiftly transfer shareholder value from targeted companies to alternative ones within a short timeframe in the stock market (Alqatan, 2025; King &amp; Soule, 2007).</w:t>
      </w:r>
    </w:p>
    <w:p w14:paraId="5C009373" w14:textId="77777777" w:rsidR="002A09C7" w:rsidRPr="002A09C7" w:rsidRDefault="002A09C7" w:rsidP="002A09C7">
      <w:pPr>
        <w:pStyle w:val="Body"/>
        <w:rPr>
          <w:rFonts w:ascii="Arial" w:hAnsi="Arial" w:cs="Arial"/>
        </w:rPr>
      </w:pPr>
      <w:r w:rsidRPr="002A09C7">
        <w:rPr>
          <w:rFonts w:ascii="Arial" w:hAnsi="Arial" w:cs="Arial"/>
        </w:rPr>
        <w:t xml:space="preserve">A review of existing literature reveals that research on consumer boycotts, particularly in the context of geopolitical conflicts, predominantly focuses on marketing and consumer behavior perspectives. These studies primarily analyze psychological factors like purchase intentions, motivations for boycott participation, ethnocentric animosity, and their impact on brand image in retail markets (Abdul-Talib &amp; Adnan, 2017; Ali, 2021). While these studies effectively explain shifts in individual consumer preferences, they often overlook broader implications at the corporate level, especially concerning firm value (Afego &amp; Alagidede, 2021; Villagra et al., 2021). Additionally, studies utilizing event methodologies typically focus on short-term stock </w:t>
      </w:r>
      <w:r w:rsidRPr="002A09C7">
        <w:rPr>
          <w:rFonts w:ascii="Arial" w:hAnsi="Arial" w:cs="Arial"/>
        </w:rPr>
        <w:lastRenderedPageBreak/>
        <w:t>price reactions without investigating the underlying structural damage to fundamental financial metrics (Brown &amp; Warner, 1985; Sorescu et al., 2017).</w:t>
      </w:r>
    </w:p>
    <w:p w14:paraId="14258BF4" w14:textId="7502DD1F" w:rsidR="00B01FCD" w:rsidRDefault="002A09C7" w:rsidP="002A09C7">
      <w:pPr>
        <w:pStyle w:val="Body"/>
        <w:rPr>
          <w:rFonts w:ascii="Arial" w:hAnsi="Arial" w:cs="Arial"/>
        </w:rPr>
      </w:pPr>
      <w:r w:rsidRPr="002A09C7">
        <w:rPr>
          <w:rFonts w:ascii="Arial" w:hAnsi="Arial" w:cs="Arial"/>
        </w:rPr>
        <w:t>Given these gaps, this study seeks to address a significant need in the field of strategic financial management. There is currently a lack of a comprehensive conceptual framework that delineates the "transmission mechanism" through which consumer market boycott actions lead to sequential changes in corporate fundamental metrics (Darsono et al., 2024; Fama, 1970). Theoretical research that integrates social sentiment with asset efficiency deterioration (Total Asset Turnover/TATO), liquidity erosion (Cash Ratio), and rising solvency risk (Debt to Equity Ratio/DER) remains scarce (Luong et al., 2025; Yahya et al., 2026). Thus, a new conceptual model is necessary to connect these operational shocks with the deconstruction of market valuation (Price to Book Value/PBV), allowing for a more comprehensive assessment of the impact of boycotts—not merely as a loss of market share, but as a significant threat to long-term financial sustainability (Shu et al., 2026).</w:t>
      </w:r>
      <w:r>
        <w:rPr>
          <w:rFonts w:ascii="Arial" w:hAnsi="Arial" w:cs="Arial"/>
        </w:rPr>
        <w:t xml:space="preserve"> </w:t>
      </w:r>
      <w:r w:rsidRPr="002A09C7">
        <w:rPr>
          <w:rFonts w:ascii="Arial" w:hAnsi="Arial" w:cs="Arial"/>
        </w:rPr>
        <w:t xml:space="preserve">In light of this urgency and the identified research gap, this conceptual paper aims to construct a robust theoretical model that elucidates the dynamics of financial ratios and market performance, specifically focusing on how geopolitical sentiment and consumer boycotts influence corporate financial health. </w:t>
      </w:r>
    </w:p>
    <w:p w14:paraId="26427519" w14:textId="77777777" w:rsidR="00B64865" w:rsidRPr="00B1270D" w:rsidRDefault="00B64865" w:rsidP="00B64865">
      <w:pPr>
        <w:pStyle w:val="Body"/>
        <w:rPr>
          <w:rFonts w:ascii="Arial" w:hAnsi="Arial" w:cs="Arial"/>
          <w:b/>
          <w:bCs/>
        </w:rPr>
      </w:pPr>
      <w:r>
        <w:rPr>
          <w:rFonts w:ascii="Arial" w:hAnsi="Arial" w:cs="Arial"/>
          <w:b/>
          <w:bCs/>
        </w:rPr>
        <w:t xml:space="preserve">1.1 </w:t>
      </w:r>
      <w:r w:rsidRPr="00B1270D">
        <w:rPr>
          <w:rFonts w:ascii="Arial" w:hAnsi="Arial" w:cs="Arial"/>
          <w:b/>
          <w:bCs/>
        </w:rPr>
        <w:t>The Objectives of study</w:t>
      </w:r>
    </w:p>
    <w:p w14:paraId="5E930B9C" w14:textId="77777777" w:rsidR="00B64865" w:rsidRPr="001C772E" w:rsidRDefault="00B64865" w:rsidP="00B64865">
      <w:pPr>
        <w:pStyle w:val="Body"/>
        <w:rPr>
          <w:rFonts w:ascii="Arial" w:hAnsi="Arial" w:cs="Arial"/>
          <w:color w:val="000000" w:themeColor="text1"/>
        </w:rPr>
      </w:pPr>
      <w:r w:rsidRPr="001C772E">
        <w:rPr>
          <w:color w:val="000000" w:themeColor="text1"/>
        </w:rPr>
        <w:t>This study aims to develop a conceptual understanding of how geopolitical sentiment, particularly boycott movements arising from international conflicts, influences corporate financial performance and market valuation dynamics among firms listed on the Indonesia Stock Exchange (IDX). The study specifically focuses on the asymmetric impacts experienced by multinational-affiliated firms and local substitute firms through changes in operational efficiency, liquidity, solvency, and firm value. The study also seeks to provide a theoretical explanation regarding the transmission mechanism linking geopolitical sentiment to corporate financial sustainability.</w:t>
      </w:r>
    </w:p>
    <w:p w14:paraId="4A313D1B" w14:textId="77777777" w:rsidR="00B64865" w:rsidRPr="00B1270D" w:rsidRDefault="00B64865" w:rsidP="00B64865">
      <w:pPr>
        <w:pStyle w:val="Body"/>
        <w:rPr>
          <w:rFonts w:ascii="Arial" w:hAnsi="Arial" w:cs="Arial"/>
          <w:b/>
          <w:bCs/>
        </w:rPr>
      </w:pPr>
      <w:r>
        <w:rPr>
          <w:rFonts w:ascii="Arial" w:hAnsi="Arial" w:cs="Arial"/>
          <w:b/>
          <w:bCs/>
        </w:rPr>
        <w:t xml:space="preserve">1.2 </w:t>
      </w:r>
      <w:r w:rsidRPr="00B1270D">
        <w:rPr>
          <w:rFonts w:ascii="Arial" w:hAnsi="Arial" w:cs="Arial"/>
          <w:b/>
          <w:bCs/>
        </w:rPr>
        <w:t>The General of Research Objective</w:t>
      </w:r>
    </w:p>
    <w:p w14:paraId="5E02220D" w14:textId="77777777" w:rsidR="00B64865" w:rsidRPr="001C772E" w:rsidRDefault="00B64865" w:rsidP="00B64865">
      <w:pPr>
        <w:pStyle w:val="Body"/>
        <w:rPr>
          <w:rFonts w:ascii="Arial" w:hAnsi="Arial" w:cs="Arial"/>
          <w:color w:val="000000" w:themeColor="text1"/>
        </w:rPr>
      </w:pPr>
      <w:r w:rsidRPr="001C772E">
        <w:rPr>
          <w:color w:val="000000" w:themeColor="text1"/>
        </w:rPr>
        <w:t>The general objective of this study is to construct a comprehensive conceptual framework explaining the relationship between geopolitical boycott sentiment and corporate financial performance as well as market valuation in firms listed on the Indonesia Stock Exchange (IDX).</w:t>
      </w:r>
    </w:p>
    <w:p w14:paraId="12E1467C" w14:textId="77777777" w:rsidR="00B64865" w:rsidRPr="00B1270D" w:rsidRDefault="00B64865" w:rsidP="00B64865">
      <w:pPr>
        <w:pStyle w:val="Body"/>
        <w:rPr>
          <w:rFonts w:ascii="Arial" w:hAnsi="Arial" w:cs="Arial"/>
          <w:b/>
          <w:bCs/>
        </w:rPr>
      </w:pPr>
      <w:r>
        <w:rPr>
          <w:rFonts w:ascii="Arial" w:hAnsi="Arial" w:cs="Arial"/>
          <w:b/>
          <w:bCs/>
        </w:rPr>
        <w:t xml:space="preserve">1.3 </w:t>
      </w:r>
      <w:r w:rsidRPr="00B1270D">
        <w:rPr>
          <w:rFonts w:ascii="Arial" w:hAnsi="Arial" w:cs="Arial"/>
          <w:b/>
          <w:bCs/>
        </w:rPr>
        <w:t>The Specific of Research Objectives</w:t>
      </w:r>
    </w:p>
    <w:p w14:paraId="6759BCE4" w14:textId="77777777" w:rsidR="00B64865" w:rsidRPr="001C772E" w:rsidRDefault="00B64865" w:rsidP="00B64865">
      <w:pPr>
        <w:pStyle w:val="Body"/>
        <w:rPr>
          <w:rFonts w:ascii="Arial" w:hAnsi="Arial" w:cs="Arial"/>
          <w:color w:val="000000" w:themeColor="text1"/>
        </w:rPr>
      </w:pPr>
      <w:r w:rsidRPr="001C772E">
        <w:rPr>
          <w:rFonts w:ascii="Arial" w:hAnsi="Arial" w:cs="Arial"/>
          <w:color w:val="000000" w:themeColor="text1"/>
        </w:rPr>
        <w:t>The specific objectives of this study are to analyze the impact of geopolitical boycott sentiment on firms’ operational efficiency as reflected by Total Asset Turnover (TATO), examine its influence on corporate liquidity measured through the Cash Ratio, evaluate its effect on solvency risk using the Debt to Equity Ratio (DER), and explain how changes in these financial fundamentals affect market valuation represented by Price to Book Value (PBV). In addition, this study aims to identify the asymmetric effects experienced by multinational-affiliated firms and local substitute firms, as well as to develop theoretically grounded propositions that can serve as a foundation for future empirical quantitative research concerning geopolitical risk and financial performance in emerging capital markets.</w:t>
      </w:r>
    </w:p>
    <w:p w14:paraId="78B0595B" w14:textId="77777777" w:rsidR="00B64865" w:rsidRPr="00B1270D" w:rsidRDefault="00B64865" w:rsidP="00B64865">
      <w:pPr>
        <w:pStyle w:val="Body"/>
        <w:rPr>
          <w:rFonts w:ascii="Arial" w:hAnsi="Arial" w:cs="Arial"/>
          <w:b/>
          <w:bCs/>
        </w:rPr>
      </w:pPr>
      <w:r>
        <w:rPr>
          <w:rFonts w:ascii="Arial" w:hAnsi="Arial" w:cs="Arial"/>
          <w:b/>
          <w:bCs/>
        </w:rPr>
        <w:t xml:space="preserve">1.4 </w:t>
      </w:r>
      <w:r w:rsidRPr="00B1270D">
        <w:rPr>
          <w:rFonts w:ascii="Arial" w:hAnsi="Arial" w:cs="Arial"/>
          <w:b/>
          <w:bCs/>
        </w:rPr>
        <w:t>The Research of Conceptual Framework</w:t>
      </w:r>
    </w:p>
    <w:p w14:paraId="2060F2CB" w14:textId="77777777" w:rsidR="00B64865" w:rsidRPr="00FB2F17" w:rsidRDefault="00B64865" w:rsidP="00B64865">
      <w:pPr>
        <w:pStyle w:val="Head1"/>
        <w:jc w:val="both"/>
        <w:rPr>
          <w:b w:val="0"/>
          <w:caps w:val="0"/>
          <w:sz w:val="20"/>
        </w:rPr>
      </w:pPr>
      <w:r w:rsidRPr="001C772E">
        <w:rPr>
          <w:b w:val="0"/>
          <w:caps w:val="0"/>
          <w:color w:val="000000" w:themeColor="text1"/>
          <w:sz w:val="20"/>
        </w:rPr>
        <w:t xml:space="preserve">This study utilizes a qualitative conceptual research design aimed at developing a </w:t>
      </w:r>
      <w:r w:rsidRPr="00FB2F17">
        <w:rPr>
          <w:b w:val="0"/>
          <w:caps w:val="0"/>
          <w:sz w:val="20"/>
        </w:rPr>
        <w:t xml:space="preserve">comprehensive theoretical framework to elucidate the transmission mechanism through which </w:t>
      </w:r>
      <w:r w:rsidRPr="00FB2F17">
        <w:rPr>
          <w:b w:val="0"/>
          <w:caps w:val="0"/>
          <w:sz w:val="20"/>
        </w:rPr>
        <w:lastRenderedPageBreak/>
        <w:t xml:space="preserve">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 </w:t>
      </w:r>
    </w:p>
    <w:p w14:paraId="18E8639E" w14:textId="424F1D74" w:rsidR="00B64865" w:rsidRDefault="00B64865" w:rsidP="00B64865">
      <w:pPr>
        <w:pStyle w:val="Body"/>
        <w:rPr>
          <w:rFonts w:ascii="Arial" w:hAnsi="Arial" w:cs="Arial"/>
        </w:rPr>
      </w:pPr>
      <w:r w:rsidRPr="00FB2F17">
        <w:t>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0D7261AE" w14:textId="33D61389"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81A1777" w14:textId="77777777" w:rsidR="00790ADA" w:rsidRPr="00FB3A86" w:rsidRDefault="00790ADA" w:rsidP="00441B6F">
      <w:pPr>
        <w:pStyle w:val="AbstHead"/>
        <w:spacing w:after="0"/>
        <w:jc w:val="both"/>
        <w:rPr>
          <w:rFonts w:ascii="Arial" w:hAnsi="Arial" w:cs="Arial"/>
        </w:rPr>
      </w:pPr>
    </w:p>
    <w:p w14:paraId="6C00AF76" w14:textId="60AE113A" w:rsidR="002A09C7" w:rsidRPr="00D9395A" w:rsidRDefault="002A09C7" w:rsidP="002A09C7">
      <w:pPr>
        <w:pStyle w:val="Body"/>
        <w:rPr>
          <w:rFonts w:ascii="Arial" w:hAnsi="Arial" w:cs="Arial"/>
          <w:b/>
          <w:bCs/>
        </w:rPr>
      </w:pPr>
      <w:r w:rsidRPr="00D9395A">
        <w:rPr>
          <w:rFonts w:ascii="Arial" w:hAnsi="Arial" w:cs="Arial"/>
          <w:b/>
          <w:bCs/>
        </w:rPr>
        <w:t xml:space="preserve">2.1 </w:t>
      </w:r>
      <w:r w:rsidR="00651763" w:rsidRPr="00193AE7">
        <w:rPr>
          <w:rFonts w:ascii="Arial" w:hAnsi="Arial" w:cs="Arial"/>
          <w:b/>
          <w:bCs/>
          <w:color w:val="000000" w:themeColor="text1"/>
        </w:rPr>
        <w:t>The Research Design - Grand Theories</w:t>
      </w:r>
    </w:p>
    <w:p w14:paraId="0092A9D9" w14:textId="16586A3C" w:rsidR="00D9395A" w:rsidRDefault="00D9395A" w:rsidP="002A09C7">
      <w:pPr>
        <w:pStyle w:val="Body"/>
        <w:rPr>
          <w:rFonts w:ascii="Arial" w:hAnsi="Arial" w:cs="Arial"/>
        </w:rPr>
      </w:pPr>
      <w:r w:rsidRPr="00D9395A">
        <w:rPr>
          <w:rFonts w:ascii="Arial" w:hAnsi="Arial" w:cs="Arial"/>
        </w:rPr>
        <w:t>Signaling Theory posits that information circulating in the market directly influences investors’ decisions, particularly during periods of heightened geopolitical sentiment. In such conditions, multinational firms labeled as “affiliated” may quickly emit negative signals that damage corporate reputation and weaken investor expectations of future profitability, thereby triggering massive sell-offs and significantly reducing market valuation, especially Price to Book Value (PBV) (Afego &amp; Alagidede, 2021; Fadzilah et al., 2024; Fama, 1970; Siregar et al., 2025). Conversely, firms perceived as “local” or “substitution” generate positive signals that attract capital inflows and increase PBV beyond intrinsic value (Ali et al., 2025; Anisa et al., 2025). Complementing this, Stakeholder Theory emphasizes that corporate survival depends on relationships with stakeholders, where consumers and boycott activists can become dominant forces capable of disrupting operations (King &amp; Soule, 2007; Villagra et al., 2021). Their collective actions reduce asset turnover (TATO) and liquidity (Cash Ratio), demonstrating how neglecting stakeholder values can lead to systemic financial deterioration (Abdul-Talib &amp; Adnan, 2017; Isalman et al., 2025; Ali, 2021; Alqatan, 2025).</w:t>
      </w:r>
    </w:p>
    <w:p w14:paraId="333B799B" w14:textId="77777777" w:rsidR="002A09C7" w:rsidRPr="00D9395A" w:rsidRDefault="002A09C7" w:rsidP="002A09C7">
      <w:pPr>
        <w:pStyle w:val="Body"/>
        <w:rPr>
          <w:rFonts w:ascii="Arial" w:hAnsi="Arial" w:cs="Arial"/>
          <w:b/>
          <w:bCs/>
        </w:rPr>
      </w:pPr>
      <w:r w:rsidRPr="00D9395A">
        <w:rPr>
          <w:rFonts w:ascii="Arial" w:hAnsi="Arial" w:cs="Arial"/>
          <w:b/>
          <w:bCs/>
        </w:rPr>
        <w:t>2.2 Dynamics of Financial Fundamentals During a Reputational Crisis</w:t>
      </w:r>
    </w:p>
    <w:p w14:paraId="11A0726B" w14:textId="01BE6F5A" w:rsidR="00D9395A" w:rsidRPr="002A09C7" w:rsidRDefault="00D9395A" w:rsidP="002A09C7">
      <w:pPr>
        <w:pStyle w:val="Body"/>
        <w:rPr>
          <w:rFonts w:ascii="Arial" w:hAnsi="Arial" w:cs="Arial"/>
        </w:rPr>
      </w:pPr>
      <w:r w:rsidRPr="00D9395A">
        <w:rPr>
          <w:rFonts w:ascii="Arial" w:hAnsi="Arial" w:cs="Arial"/>
        </w:rPr>
        <w:t>The dynamics of financial fundamentals during reputational crises indicate that geopolitical sentiment can significantly disrupt three core pillars of corporate performance in a sequential manner. First, from a liquidity perspective, the Cash Ratio becomes exceedingly sensitive to widespread consumer boycotts, as the abrupt cessation of purchasing activity swiftly depletes the cash reserves of affected firms (Ayuntari &amp; Putri, 2026; Rajagukguk, 2024). Second, from a capital structure standpoint, companies may encounter "forced leverage," manifested in a notable increase in the Debt to Equity Ratio (DER). This situation arises because fixed operational costs continue to escalate while revenue streams stagnate, compelling companies to depend more on external financing (Hartono &amp; Harsono, 2025; Hasyim &amp; Sukardi, 2025). Lastly, from an operational perspective, Total Asset Turnover (TATO) experiences a sharp decline due to bottleneck effects, as excessive inventory accumulates uncontrollably in warehouses due to severe disruptions in supply chains caused by negative public sentiment (Avianuari &amp; Hendranastiti, 2024; Siregar et al., 2025).</w:t>
      </w:r>
    </w:p>
    <w:p w14:paraId="5D42D0C2" w14:textId="77777777" w:rsidR="007E0621" w:rsidRDefault="002A09C7" w:rsidP="00776CC3">
      <w:pPr>
        <w:pStyle w:val="Body"/>
        <w:rPr>
          <w:rFonts w:ascii="Arial" w:hAnsi="Arial" w:cs="Arial"/>
          <w:b/>
          <w:bCs/>
        </w:rPr>
      </w:pPr>
      <w:r w:rsidRPr="00DF0AB8">
        <w:rPr>
          <w:rFonts w:ascii="Arial" w:hAnsi="Arial" w:cs="Arial"/>
          <w:b/>
          <w:bCs/>
        </w:rPr>
        <w:lastRenderedPageBreak/>
        <w:t xml:space="preserve">2.3 </w:t>
      </w:r>
      <w:r w:rsidR="007E0621" w:rsidRPr="007E0621">
        <w:rPr>
          <w:rFonts w:ascii="Arial" w:hAnsi="Arial" w:cs="Arial"/>
          <w:b/>
          <w:bCs/>
        </w:rPr>
        <w:t>Mechanism of Boycott Sentiment Transmission on Asset Efficiency</w:t>
      </w:r>
    </w:p>
    <w:p w14:paraId="1E7A5C26" w14:textId="2B06C876" w:rsidR="00C50848" w:rsidRPr="00C50848" w:rsidRDefault="00C50848" w:rsidP="00776CC3">
      <w:pPr>
        <w:pStyle w:val="Body"/>
        <w:rPr>
          <w:rFonts w:ascii="Arial" w:hAnsi="Arial" w:cs="Arial"/>
        </w:rPr>
      </w:pPr>
      <w:r w:rsidRPr="00C50848">
        <w:rPr>
          <w:rFonts w:ascii="Arial" w:hAnsi="Arial" w:cs="Arial"/>
        </w:rPr>
        <w:t>Mass consumer boycotts driven by geopolitical sentiments create a significant ripple effect on the operational cycles of multinational companies. Concurrent rejections of products result in a surplus of inventory in warehouses and distribution centers, impairing the conversion of goods into cash flow and disrupting operational effectiveness (Isalman et al., 2025; Siregar et al., 2025; Avianuari &amp; Hendranastiti, 2024; Hasyim &amp; Sukardi, 2025). Distribution delays further hinder the movement of products, diminishing demand satisfaction and overall company performance (Abdul-Talib &amp; Adnan, 2017; Ali, 2021). Consequently, Total Asset Turnover (TATO) experiences a sharp decline, as production capacity fails to align with stagnant sales (Hartono &amp; Harsono, 2025; Saputra et al., 2023). In contrast, firms that offer substitutes benefit from shifts in consumption, leading to rapid sales increases and optimal asset utilization, which significantly enhances TATO (Ali et al., 2025; Anisa et al., 2025; Luong et al., 2025; Siregar et al., 2025).</w:t>
      </w:r>
    </w:p>
    <w:p w14:paraId="2B6AB06A" w14:textId="0E3F3706" w:rsidR="007E0621" w:rsidRDefault="007E0621" w:rsidP="00776CC3">
      <w:pPr>
        <w:pStyle w:val="Body"/>
        <w:rPr>
          <w:rFonts w:ascii="Arial" w:hAnsi="Arial" w:cs="Arial"/>
          <w:b/>
          <w:bCs/>
        </w:rPr>
      </w:pPr>
      <w:r>
        <w:rPr>
          <w:rFonts w:ascii="Arial" w:hAnsi="Arial" w:cs="Arial"/>
          <w:b/>
          <w:bCs/>
        </w:rPr>
        <w:t xml:space="preserve">2.4 </w:t>
      </w:r>
      <w:r w:rsidRPr="007E0621">
        <w:rPr>
          <w:rFonts w:ascii="Arial" w:hAnsi="Arial" w:cs="Arial"/>
          <w:b/>
          <w:bCs/>
        </w:rPr>
        <w:t>Liquidity Resilience Dynamics</w:t>
      </w:r>
    </w:p>
    <w:p w14:paraId="4D67444C" w14:textId="5A93A5DE" w:rsidR="00C50848" w:rsidRPr="00C50848" w:rsidRDefault="00C50848" w:rsidP="00776CC3">
      <w:pPr>
        <w:pStyle w:val="Body"/>
        <w:rPr>
          <w:rFonts w:ascii="Arial" w:hAnsi="Arial" w:cs="Arial"/>
        </w:rPr>
      </w:pPr>
      <w:r w:rsidRPr="00C50848">
        <w:rPr>
          <w:rFonts w:ascii="Arial" w:hAnsi="Arial" w:cs="Arial"/>
        </w:rPr>
        <w:t>A decrease in asset turnover directly impacts cash inflows for companies facing boycotts, leading to significant liquidity challenges. Associated firms encounter an abrupt stop in retail sales while continuing to incur fixed operational expenses, resulting in persistent cash flow deficits (Ayuntari &amp; Putri, 2026; Rajagukguk, 2024; Caldara &amp; Iacoviello, 2022; Fiorillo et al., 2023). This disparity compels businesses to tap into their internal cash reserves, severely undermining their liquidity positions, as indicated by declining Cash Ratios (Hartono &amp; Harsono, 2025; Hasyim &amp; Sukardi, 2025; Avianuari &amp; Hendranastiti, 2024; Saputra et al., 2023). In contrast, substitution firms see an increase in cash inflows driven by heightened demand, thereby bolstering liquidity without the need for extra marketing expenses (Fadzilah et al., 2024; Siregar et al., 2025). This cash accumulation improves financial flexibility and significantly enhances the Cash Ratio (Ali et al., 2025; Alqatan, 2025; Anisa et al., 2025; Luong et al., 2025).</w:t>
      </w:r>
    </w:p>
    <w:p w14:paraId="3172E24A" w14:textId="2A6AC6DC" w:rsidR="007E0621" w:rsidRDefault="007E0621" w:rsidP="00776CC3">
      <w:pPr>
        <w:pStyle w:val="Body"/>
        <w:rPr>
          <w:rFonts w:ascii="Arial" w:hAnsi="Arial" w:cs="Arial"/>
          <w:b/>
          <w:bCs/>
        </w:rPr>
      </w:pPr>
      <w:r>
        <w:rPr>
          <w:rFonts w:ascii="Arial" w:hAnsi="Arial" w:cs="Arial"/>
          <w:b/>
          <w:bCs/>
        </w:rPr>
        <w:t xml:space="preserve">2.5 </w:t>
      </w:r>
      <w:r w:rsidRPr="007E0621">
        <w:rPr>
          <w:rFonts w:ascii="Arial" w:hAnsi="Arial" w:cs="Arial"/>
          <w:b/>
          <w:bCs/>
        </w:rPr>
        <w:t>Forced Restructuring and Solvency Burden</w:t>
      </w:r>
    </w:p>
    <w:p w14:paraId="41F7F1BD" w14:textId="05ACF09F" w:rsidR="00C50848" w:rsidRPr="00C50848" w:rsidRDefault="00C50848" w:rsidP="00776CC3">
      <w:pPr>
        <w:pStyle w:val="Body"/>
        <w:rPr>
          <w:rFonts w:ascii="Arial" w:hAnsi="Arial" w:cs="Arial"/>
        </w:rPr>
      </w:pPr>
      <w:r w:rsidRPr="00C50848">
        <w:rPr>
          <w:rFonts w:ascii="Arial" w:hAnsi="Arial" w:cs="Arial"/>
        </w:rPr>
        <w:t>Extended periods of cash flow shortages compel affiliated companies to turn to external financing, resulting in a decline in their capital structure. As their internal resources wane, companies grow more reliant on short-term loans or debt instruments to maintain operations, increasing their financial risk (Hartono &amp; Harsono, 2025; Hasyim &amp; Sukardi, 2025; Fiorillo et al., 2023; Saputra et al., 2023). This urgent funding raises interest obligations and significantly lifts the Debt to Equity Ratio (DER), indicating worsening solvency conditions (Ayuntari &amp; Putri, 2026; Rajagukguk, 2024; Avianuari &amp; Hendranastiti, 2024; Siregar et al., 2025). Conversely, substitution firms experience profit increases, enabling them to build up retained earnings and enhance their equity positions (Anisa et al., 2025; Ayuntari &amp; Putri, 2026). This bolstered financial capacity allows for debt reduction, which in turn decreases the DER and improves financial stability (Luong et al., 2025; Rajagukguk, 2024; Fiorillo et al., 2023; Gong et al., 2024).</w:t>
      </w:r>
    </w:p>
    <w:p w14:paraId="688EF566" w14:textId="1D46459D" w:rsidR="007E0621" w:rsidRDefault="007E0621" w:rsidP="00776CC3">
      <w:pPr>
        <w:pStyle w:val="Body"/>
        <w:rPr>
          <w:rFonts w:ascii="Arial" w:hAnsi="Arial" w:cs="Arial"/>
          <w:b/>
          <w:bCs/>
        </w:rPr>
      </w:pPr>
      <w:r>
        <w:rPr>
          <w:rFonts w:ascii="Arial" w:hAnsi="Arial" w:cs="Arial"/>
          <w:b/>
          <w:bCs/>
        </w:rPr>
        <w:t xml:space="preserve">2.6 </w:t>
      </w:r>
      <w:r w:rsidRPr="007E0621">
        <w:rPr>
          <w:rFonts w:ascii="Arial" w:hAnsi="Arial" w:cs="Arial"/>
          <w:b/>
          <w:bCs/>
        </w:rPr>
        <w:t>Capital Market Response and Valuation Deconstruction</w:t>
      </w:r>
    </w:p>
    <w:p w14:paraId="537A5DDC" w14:textId="6B7D4166" w:rsidR="00C50848" w:rsidRPr="00C50848" w:rsidRDefault="00C50848" w:rsidP="00776CC3">
      <w:pPr>
        <w:pStyle w:val="Body"/>
        <w:rPr>
          <w:rFonts w:ascii="Arial" w:hAnsi="Arial" w:cs="Arial"/>
        </w:rPr>
      </w:pPr>
      <w:r w:rsidRPr="00C50848">
        <w:rPr>
          <w:rFonts w:ascii="Arial" w:hAnsi="Arial" w:cs="Arial"/>
        </w:rPr>
        <w:t xml:space="preserve">Responses in capital markets demonstrate the interplay between worsening economic fundamentals and negative public perceptions. Investors on the Indonesia Stock Exchange are highly responsive to geopolitical and ESG-related concerns, often viewing ties to conflicts as a potential long-term business threat (Avianuari &amp; Hendranastiti, 2024; Gong et al., 2024; Rahman &amp; Li, 2024; Yilmazk, 2024). The combined impacts of falling Total Asset Turnover (TATO), diminished liquidity, and increasing Debt to Equity Ratio (DER) result in a significant drop in investor trust, leading to widespread sell-offs (Brown &amp; Warner, 1985; Sorescu et al., </w:t>
      </w:r>
      <w:r w:rsidRPr="00C50848">
        <w:rPr>
          <w:rFonts w:ascii="Arial" w:hAnsi="Arial" w:cs="Arial"/>
        </w:rPr>
        <w:lastRenderedPageBreak/>
        <w:t>2017). This selling pressure pushes stock prices below their intrinsic values, thereby greatly reducing the Price to Book Value (PBV) (Darsono et al., 2024; Siregar et al., 2025; Fama, 1970). In contrast, firms that are seen as substitutes garner strong interest from investors due to anticipated growth, resulting in stock price increases and higher PBV (Ali et al., 2025; Luong et al., 2025; Shu et al., 2026; Anisa et al., 2025).</w:t>
      </w:r>
    </w:p>
    <w:p w14:paraId="0C7FCDD6" w14:textId="457830A4" w:rsidR="002A09C7" w:rsidRPr="00DF0AB8" w:rsidRDefault="007E0621" w:rsidP="00776CC3">
      <w:pPr>
        <w:pStyle w:val="Body"/>
        <w:rPr>
          <w:rFonts w:ascii="Arial" w:hAnsi="Arial" w:cs="Arial"/>
          <w:b/>
          <w:bCs/>
        </w:rPr>
      </w:pPr>
      <w:r>
        <w:rPr>
          <w:rFonts w:ascii="Arial" w:hAnsi="Arial" w:cs="Arial"/>
          <w:b/>
          <w:bCs/>
        </w:rPr>
        <w:t xml:space="preserve">2.7 </w:t>
      </w:r>
      <w:r w:rsidR="00EC68D1">
        <w:rPr>
          <w:rFonts w:ascii="Arial" w:hAnsi="Arial" w:cs="Arial"/>
          <w:b/>
          <w:bCs/>
        </w:rPr>
        <w:t xml:space="preserve">Methodology and </w:t>
      </w:r>
      <w:r w:rsidR="009D79B8" w:rsidRPr="009D79B8">
        <w:rPr>
          <w:rFonts w:ascii="Arial" w:hAnsi="Arial" w:cs="Arial"/>
          <w:b/>
          <w:bCs/>
        </w:rPr>
        <w:t xml:space="preserve">Design of </w:t>
      </w:r>
      <w:r w:rsidR="00EC68D1">
        <w:rPr>
          <w:rFonts w:ascii="Arial" w:hAnsi="Arial" w:cs="Arial"/>
          <w:b/>
          <w:bCs/>
        </w:rPr>
        <w:t>S</w:t>
      </w:r>
      <w:r w:rsidR="009D79B8" w:rsidRPr="009D79B8">
        <w:rPr>
          <w:rFonts w:ascii="Arial" w:hAnsi="Arial" w:cs="Arial"/>
          <w:b/>
          <w:bCs/>
        </w:rPr>
        <w:t>tudy</w:t>
      </w:r>
    </w:p>
    <w:p w14:paraId="6B295FAB" w14:textId="77777777" w:rsidR="00143730" w:rsidRPr="00143730" w:rsidRDefault="00143730" w:rsidP="00143730">
      <w:pPr>
        <w:pStyle w:val="Head1"/>
        <w:jc w:val="both"/>
        <w:rPr>
          <w:b w:val="0"/>
          <w:caps w:val="0"/>
          <w:sz w:val="20"/>
        </w:rPr>
      </w:pPr>
      <w:r w:rsidRPr="00143730">
        <w:rPr>
          <w:b w:val="0"/>
          <w:caps w:val="0"/>
          <w:sz w:val="20"/>
        </w:rPr>
        <w:t>This study utilizes a qualitative conceptual research design aimed at developing a 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w:t>
      </w:r>
    </w:p>
    <w:p w14:paraId="150377D9" w14:textId="2D480E32" w:rsidR="00B70F60" w:rsidRDefault="00143730" w:rsidP="00143730">
      <w:pPr>
        <w:pStyle w:val="Head1"/>
        <w:spacing w:after="0"/>
        <w:jc w:val="both"/>
        <w:rPr>
          <w:b w:val="0"/>
          <w:caps w:val="0"/>
          <w:sz w:val="20"/>
        </w:rPr>
      </w:pPr>
      <w:r w:rsidRPr="00143730">
        <w:rPr>
          <w:b w:val="0"/>
          <w:caps w:val="0"/>
          <w:sz w:val="20"/>
        </w:rPr>
        <w:t>Since this study is conceptual in nature, it does not employ a formal sampling technique or statistical sample selection process. However, the conceptual focus of the study is directed toward firms listed on the Indonesia Stock Exchange (IDX), particularly multinational-affiliated firms and local substitute firms operating in sectors highly exposed to boycott sentiment, such as Consumer Goods, Fast-Moving Consumer Goods (FMCG), and Food and Beverage (F&amp;B). The selection of these sectors is based on their sensitivity to changes in consumer preferences and geopolitical sentiment. 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1CFBE02F" w14:textId="77777777" w:rsidR="00EC68D1" w:rsidRDefault="00EC68D1" w:rsidP="00143730">
      <w:pPr>
        <w:pStyle w:val="Head1"/>
        <w:spacing w:after="0"/>
        <w:jc w:val="both"/>
        <w:rPr>
          <w:b w:val="0"/>
          <w:caps w:val="0"/>
          <w:sz w:val="20"/>
        </w:rPr>
      </w:pPr>
    </w:p>
    <w:p w14:paraId="45387685" w14:textId="3B9BAAAE" w:rsidR="00902823" w:rsidRDefault="00000F8F" w:rsidP="00B70F60">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27A209" w14:textId="77777777" w:rsidR="00790ADA" w:rsidRPr="00FB3A86" w:rsidRDefault="00790ADA" w:rsidP="00441B6F">
      <w:pPr>
        <w:pStyle w:val="Head1"/>
        <w:spacing w:after="0"/>
        <w:jc w:val="both"/>
        <w:rPr>
          <w:rFonts w:ascii="Arial" w:hAnsi="Arial" w:cs="Arial"/>
        </w:rPr>
      </w:pPr>
    </w:p>
    <w:p w14:paraId="6BD22604" w14:textId="13BF32B6" w:rsidR="00776CC3" w:rsidRPr="007C7D35" w:rsidRDefault="00776CC3" w:rsidP="00776CC3">
      <w:pPr>
        <w:pStyle w:val="Body"/>
        <w:rPr>
          <w:rFonts w:ascii="Arial" w:hAnsi="Arial" w:cs="Arial"/>
          <w:b/>
          <w:sz w:val="22"/>
        </w:rPr>
      </w:pPr>
      <w:r w:rsidRPr="007C7D35">
        <w:rPr>
          <w:rFonts w:ascii="Arial" w:hAnsi="Arial" w:cs="Arial"/>
          <w:b/>
          <w:sz w:val="22"/>
        </w:rPr>
        <w:t>3.1 Conceptual Model</w:t>
      </w:r>
    </w:p>
    <w:p w14:paraId="6B0E33B2" w14:textId="7A5B9FE5" w:rsidR="007C7D35" w:rsidRDefault="007C7D35" w:rsidP="00776CC3">
      <w:pPr>
        <w:pStyle w:val="Body"/>
        <w:rPr>
          <w:rFonts w:ascii="Arial" w:hAnsi="Arial" w:cs="Arial"/>
        </w:rPr>
      </w:pPr>
      <w:r w:rsidRPr="007C7D35">
        <w:rPr>
          <w:rFonts w:ascii="Arial" w:hAnsi="Arial" w:cs="Arial"/>
        </w:rPr>
        <w:t>Figure 1 below illustrates how “</w:t>
      </w:r>
      <w:r w:rsidRPr="00230DD1">
        <w:rPr>
          <w:rFonts w:ascii="Arial" w:hAnsi="Arial" w:cs="Arial"/>
          <w:i/>
          <w:iCs/>
        </w:rPr>
        <w:t>Geopolitical Boycott Sentiment</w:t>
      </w:r>
      <w:r w:rsidRPr="007C7D35">
        <w:rPr>
          <w:rFonts w:ascii="Arial" w:hAnsi="Arial" w:cs="Arial"/>
        </w:rPr>
        <w:t>” serves as the primary catalyst that bifurcates market movements into two distinct pathways. The first pathway, depicted in red, underscores the detrimental effects on “</w:t>
      </w:r>
      <w:r w:rsidRPr="00230DD1">
        <w:rPr>
          <w:rFonts w:ascii="Arial" w:hAnsi="Arial" w:cs="Arial"/>
          <w:i/>
          <w:iCs/>
        </w:rPr>
        <w:t>Affiliated Firms,”</w:t>
      </w:r>
      <w:r w:rsidRPr="007C7D35">
        <w:rPr>
          <w:rFonts w:ascii="Arial" w:hAnsi="Arial" w:cs="Arial"/>
        </w:rPr>
        <w:t xml:space="preserve"> which sequentially lead to a decline in asset efficiency (TATO), a depletion of liquidity (Cash Ratio), and an increased solvency burden (DER). This chain of events ultimately results in a deterioration of market performance (PBV). Conversely, the second pathway, represented in blue, highlights the positive impact on “</w:t>
      </w:r>
      <w:r w:rsidRPr="00230DD1">
        <w:rPr>
          <w:rFonts w:ascii="Arial" w:hAnsi="Arial" w:cs="Arial"/>
          <w:i/>
          <w:iCs/>
        </w:rPr>
        <w:t>Substitution Firms</w:t>
      </w:r>
      <w:r w:rsidRPr="007C7D35">
        <w:rPr>
          <w:rFonts w:ascii="Arial" w:hAnsi="Arial" w:cs="Arial"/>
        </w:rPr>
        <w:t>.” Here, increased consumption drives higher TATO, enhances the Cash Ratio, and eases the debt structure (resulting in a decrease in DER), collectively leading to a notable appreciation in the firm's market valuation (PBV) from the perspective of investors.</w:t>
      </w:r>
    </w:p>
    <w:p w14:paraId="7AD624FB" w14:textId="01CE0F3B" w:rsidR="007C7D35" w:rsidRDefault="00D9395A" w:rsidP="00D9395A">
      <w:pPr>
        <w:pStyle w:val="Body"/>
        <w:jc w:val="center"/>
        <w:rPr>
          <w:rFonts w:ascii="Arial" w:hAnsi="Arial" w:cs="Arial"/>
        </w:rPr>
      </w:pPr>
      <w:r>
        <w:rPr>
          <w:rFonts w:ascii="Arial" w:hAnsi="Arial" w:cs="Arial"/>
          <w:noProof/>
        </w:rPr>
        <w:lastRenderedPageBreak/>
        <w:drawing>
          <wp:inline distT="0" distB="0" distL="0" distR="0" wp14:anchorId="592AF0DF" wp14:editId="05D9C71C">
            <wp:extent cx="5212080" cy="2735580"/>
            <wp:effectExtent l="0" t="0" r="0" b="0"/>
            <wp:docPr id="986372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372715" name="Picture 9863727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735580"/>
                    </a:xfrm>
                    <a:prstGeom prst="rect">
                      <a:avLst/>
                    </a:prstGeom>
                  </pic:spPr>
                </pic:pic>
              </a:graphicData>
            </a:graphic>
          </wp:inline>
        </w:drawing>
      </w:r>
    </w:p>
    <w:p w14:paraId="6C6095CB" w14:textId="3D85F9E3" w:rsidR="00BA59C4" w:rsidRDefault="00BA59C4" w:rsidP="00D9395A">
      <w:pPr>
        <w:pStyle w:val="Body"/>
        <w:jc w:val="center"/>
        <w:rPr>
          <w:rFonts w:ascii="Arial" w:hAnsi="Arial" w:cs="Arial"/>
        </w:rPr>
      </w:pPr>
      <w:r>
        <w:rPr>
          <w:rFonts w:ascii="Arial" w:hAnsi="Arial" w:cs="Arial"/>
        </w:rPr>
        <w:t xml:space="preserve">Figure 1. </w:t>
      </w:r>
      <w:r w:rsidRPr="00BA59C4">
        <w:rPr>
          <w:rFonts w:ascii="Arial" w:hAnsi="Arial" w:cs="Arial"/>
        </w:rPr>
        <w:t>Geopolitical Boycott Sentiment</w:t>
      </w:r>
    </w:p>
    <w:p w14:paraId="6EFE9EA9" w14:textId="03F76DDA" w:rsidR="00BA59C4" w:rsidRPr="00776CC3" w:rsidRDefault="00BA59C4" w:rsidP="00D9395A">
      <w:pPr>
        <w:pStyle w:val="Body"/>
        <w:jc w:val="center"/>
        <w:rPr>
          <w:rFonts w:ascii="Arial" w:hAnsi="Arial" w:cs="Arial"/>
        </w:rPr>
      </w:pPr>
      <w:r>
        <w:rPr>
          <w:rFonts w:ascii="Arial" w:hAnsi="Arial" w:cs="Arial"/>
        </w:rPr>
        <w:t>Source: Processed by Author (2026)</w:t>
      </w:r>
    </w:p>
    <w:p w14:paraId="4229A640" w14:textId="6E48B053" w:rsidR="00776CC3" w:rsidRDefault="00776CC3" w:rsidP="00776CC3">
      <w:pPr>
        <w:pStyle w:val="Body"/>
        <w:rPr>
          <w:rFonts w:ascii="Arial" w:hAnsi="Arial" w:cs="Arial"/>
          <w:b/>
          <w:sz w:val="22"/>
        </w:rPr>
      </w:pPr>
      <w:r w:rsidRPr="007C7D35">
        <w:rPr>
          <w:rFonts w:ascii="Arial" w:hAnsi="Arial" w:cs="Arial"/>
          <w:b/>
          <w:sz w:val="22"/>
        </w:rPr>
        <w:t>3.2 Managerial Implications</w:t>
      </w:r>
    </w:p>
    <w:p w14:paraId="5C8D7C6E" w14:textId="77777777" w:rsidR="0084312B" w:rsidRPr="0084312B" w:rsidRDefault="0084312B" w:rsidP="0084312B">
      <w:pPr>
        <w:pStyle w:val="Body"/>
        <w:rPr>
          <w:rFonts w:ascii="Arial" w:hAnsi="Arial" w:cs="Arial"/>
          <w:bCs/>
          <w:sz w:val="22"/>
        </w:rPr>
      </w:pPr>
      <w:r w:rsidRPr="0084312B">
        <w:rPr>
          <w:rFonts w:ascii="Arial" w:hAnsi="Arial" w:cs="Arial"/>
          <w:bCs/>
          <w:sz w:val="22"/>
        </w:rPr>
        <w:t>Management at firms listed on the Indonesia Stock Exchange (IDX) must thoroughly address reputational crises by combining financial restructuring with strategic public communication. Prior studies indicate that boycott movements and geopolitical sentiment can reduce sales volume, weaken operating cash flows, and trigger negative investor reactions, particularly among multinational-affiliated firms operating in consumer-oriented sectors (Fadzilah et al., 2024; Hartono &amp; Harsono, 2025). Declining consumer demand may directly pressure liquidity conditions, making stress testing on the Cash Ratio essential to ensure the availability of operational funds during periods of declining cash inflows. In addition, weakening demand can reduce inventory turnover and overall asset utilization efficiency, which may ultimately deteriorate Total Asset Turnover (TATO) performance (Darsono et al., 2024; Rajagukguk, 2024). Excessive inventory accumulation also increases holding costs and operational inefficiencies; therefore, firms may need to temporarily adjust production cycles and expansion strategies to maintain financial stability (Avianuari &amp; Hendranastiti, 2024).</w:t>
      </w:r>
    </w:p>
    <w:p w14:paraId="42A7601B" w14:textId="753E8E2F" w:rsidR="00D9395A" w:rsidRPr="00D9395A" w:rsidRDefault="0084312B" w:rsidP="0084312B">
      <w:pPr>
        <w:pStyle w:val="Body"/>
        <w:rPr>
          <w:rFonts w:ascii="Arial" w:hAnsi="Arial" w:cs="Arial"/>
          <w:bCs/>
          <w:sz w:val="22"/>
        </w:rPr>
      </w:pPr>
      <w:r w:rsidRPr="0084312B">
        <w:rPr>
          <w:rFonts w:ascii="Arial" w:hAnsi="Arial" w:cs="Arial"/>
          <w:bCs/>
          <w:sz w:val="22"/>
        </w:rPr>
        <w:t xml:space="preserve">From the market perspective, empirical studies on boycott-related events show that reputational shocks can negatively affect investor confidence and accelerate selling pressure in capital markets, particularly when firms fail to respond effectively to public concerns (Ali, 2021; King &amp; Soule, 2007). This condition may reduce firm valuation and intensify stock price volatility. Therefore, management should rapidly implement transparent and well-structured public communication strategies to clarify corporate positioning and mitigate perceptions of geopolitical affiliation. Effective communication functions as a signaling mechanism capable of restoring stakeholder trust and reducing uncertainty in the market (Alqatan, 2025). Consequently, firms that </w:t>
      </w:r>
      <w:r w:rsidRPr="0084312B">
        <w:rPr>
          <w:rFonts w:ascii="Arial" w:hAnsi="Arial" w:cs="Arial"/>
          <w:bCs/>
          <w:sz w:val="22"/>
        </w:rPr>
        <w:lastRenderedPageBreak/>
        <w:t>actively combine financial risk management with reputational recovery strategies are more likely to maintain operational resilience and protect long-term firm value amidst geopolitical-driven boycott pressure.</w:t>
      </w:r>
    </w:p>
    <w:p w14:paraId="41A06B62" w14:textId="2E2A5EBB" w:rsidR="00D9395A" w:rsidRPr="00D9395A" w:rsidRDefault="00FB2F72" w:rsidP="00D9395A">
      <w:pPr>
        <w:pStyle w:val="Body"/>
        <w:rPr>
          <w:rFonts w:ascii="Arial" w:hAnsi="Arial" w:cs="Arial"/>
          <w:bCs/>
          <w:sz w:val="22"/>
        </w:rPr>
      </w:pPr>
      <w:r>
        <w:rPr>
          <w:rFonts w:ascii="Arial" w:hAnsi="Arial" w:cs="Arial"/>
          <w:bCs/>
          <w:sz w:val="22"/>
        </w:rPr>
        <w:t>Therefore</w:t>
      </w:r>
      <w:r w:rsidR="0084312B">
        <w:rPr>
          <w:rFonts w:ascii="Arial" w:hAnsi="Arial" w:cs="Arial"/>
          <w:bCs/>
          <w:sz w:val="22"/>
        </w:rPr>
        <w:t>, m</w:t>
      </w:r>
      <w:r w:rsidR="00D9395A" w:rsidRPr="00D9395A">
        <w:rPr>
          <w:rFonts w:ascii="Arial" w:hAnsi="Arial" w:cs="Arial"/>
          <w:bCs/>
          <w:sz w:val="22"/>
        </w:rPr>
        <w:t xml:space="preserve">anagement of local substitution firms listed on the IDX must handle the unexpected rise in revenue with caution to prevent succumbing to short-term growth excitement. Even though firms may be experiencing unanticipated profits, executives must acknowledge that the geopolitical factors driving the boycott are likely to be fleeting (Ali et al., 2025; Anisa et al., 2025). </w:t>
      </w:r>
      <w:r w:rsidR="00327252">
        <w:rPr>
          <w:rFonts w:ascii="Arial" w:hAnsi="Arial" w:cs="Arial"/>
          <w:bCs/>
          <w:sz w:val="22"/>
        </w:rPr>
        <w:t>S</w:t>
      </w:r>
      <w:r w:rsidR="00D9395A" w:rsidRPr="00D9395A">
        <w:rPr>
          <w:rFonts w:ascii="Arial" w:hAnsi="Arial" w:cs="Arial"/>
          <w:bCs/>
          <w:sz w:val="22"/>
        </w:rPr>
        <w:t>ubstitution firms should avoid incurring excessive debt when planning factory expansion projects or increasing production capabilities (Fiorillo et al., 2023; Luong et al., 2025). Management ought to refrain from hastily acquiring large loans from banks, as a resolution to the conflict and a return of consumers to multinational products could leave local firms with an unsustainably high Debt to Equity Ratio (DER) in the future (Hartono &amp; Harsono, 2025; Saputra et al., 2023). Thus, funding for operational expansion should primarily rely on internal cash reserves or retained earnings to ensure long-term financial stability (Hasyim &amp; Sukardi, 2025; Yahya et al., 2026).</w:t>
      </w:r>
    </w:p>
    <w:p w14:paraId="5856B423" w14:textId="660B296E" w:rsidR="00E053D0" w:rsidRDefault="00776CC3" w:rsidP="00776CC3">
      <w:pPr>
        <w:pStyle w:val="Body"/>
        <w:rPr>
          <w:rFonts w:ascii="Arial" w:hAnsi="Arial" w:cs="Arial"/>
          <w:b/>
          <w:sz w:val="22"/>
        </w:rPr>
      </w:pPr>
      <w:r w:rsidRPr="007C7D35">
        <w:rPr>
          <w:rFonts w:ascii="Arial" w:hAnsi="Arial" w:cs="Arial"/>
          <w:b/>
          <w:sz w:val="22"/>
        </w:rPr>
        <w:t>3.3 Implications for Capital Market Investors</w:t>
      </w:r>
    </w:p>
    <w:p w14:paraId="0C33FC8B" w14:textId="77777777" w:rsidR="00D9395A" w:rsidRPr="00D9395A" w:rsidRDefault="00D9395A" w:rsidP="00D9395A">
      <w:pPr>
        <w:pStyle w:val="Body"/>
        <w:rPr>
          <w:rFonts w:ascii="Arial" w:hAnsi="Arial" w:cs="Arial"/>
          <w:bCs/>
          <w:sz w:val="22"/>
        </w:rPr>
      </w:pPr>
      <w:r w:rsidRPr="00D9395A">
        <w:rPr>
          <w:rFonts w:ascii="Arial" w:hAnsi="Arial" w:cs="Arial"/>
          <w:bCs/>
          <w:sz w:val="22"/>
        </w:rPr>
        <w:t>For capital market participants on the Indonesia Stock Exchange (IDX), this conceptual model offers a strong tactical foundation for responding to stock price fluctuations during periods of crisis. Both retail and institutional investors are strongly encouraged to incorporate geopolitical sentiment and the intensity of social boycott movements as key screening indicators in portfolio adjustment or periodic portfolio rebalancing (Gong et al., 2024; Rahman &amp; Li, 2024). By closely monitoring geopolitical risk indices, investors can identify potential shifts in capital flows from one industry sector to competing sectors within the stock market (Caldara &amp; Iacoviello, 2022; Yilmazk, 2024). The integration of social sentiment variables into fundamental analysis enables stock traders to anticipate declines in corporate financial performance well before firms release their official quarterly financial statements (Fama, 1970; Sorescu et al., 2017). As a result, investment decisions become more structured and informed, rather than relying solely on speculative behavior.</w:t>
      </w:r>
    </w:p>
    <w:p w14:paraId="619247D4" w14:textId="416C1578" w:rsidR="00D9395A" w:rsidRDefault="00D9395A" w:rsidP="00D9395A">
      <w:pPr>
        <w:pStyle w:val="Body"/>
        <w:rPr>
          <w:rFonts w:ascii="Arial" w:hAnsi="Arial" w:cs="Arial"/>
          <w:bCs/>
          <w:sz w:val="22"/>
        </w:rPr>
      </w:pPr>
      <w:r w:rsidRPr="00D9395A">
        <w:rPr>
          <w:rFonts w:ascii="Arial" w:hAnsi="Arial" w:cs="Arial"/>
          <w:bCs/>
          <w:sz w:val="22"/>
        </w:rPr>
        <w:t>The practical implementation of this analytical framework requires investors to exercise strict discipline in determining the timing of profit-taking (take profit) and loss limitation (cut loss). When the stock prices of local substitution firms increase excessively beyond their book value, investors are strongly advised to execute partial profit-taking strategies to secure gains before the boycott sentiment gradually subsides (Shu et al., 2026). Conversely, if the stocks of affiliated multinational firms begin to show signs of declining trends due to massive consumer rejection, investors must be willing to take decisive cut-loss actions or shift to a wait-and-see position (Avianuari &amp; Hendranastiti, 2024; Brown &amp; Warner, 1985). This structured asset reallocation strategy aims to preserve investment capital and prevent significant losses resulting from declining liquidity ratios and potential financial distress among these global corporations (Darsono et al., 2024; Siregar et al., 2025).</w:t>
      </w:r>
    </w:p>
    <w:p w14:paraId="57100542" w14:textId="7D9EB51F" w:rsidR="00290BC4" w:rsidRPr="00290BC4" w:rsidRDefault="00290BC4" w:rsidP="00D9395A">
      <w:pPr>
        <w:pStyle w:val="Body"/>
        <w:rPr>
          <w:rFonts w:ascii="Arial" w:hAnsi="Arial" w:cs="Arial"/>
          <w:b/>
          <w:sz w:val="22"/>
        </w:rPr>
      </w:pPr>
      <w:r w:rsidRPr="00290BC4">
        <w:rPr>
          <w:rFonts w:ascii="Arial" w:hAnsi="Arial" w:cs="Arial"/>
          <w:b/>
          <w:sz w:val="22"/>
        </w:rPr>
        <w:t>3.4 Behavioral Finance and Investor Sentiment Dynamics</w:t>
      </w:r>
    </w:p>
    <w:p w14:paraId="4B1FC976" w14:textId="77777777" w:rsidR="00290BC4" w:rsidRPr="00290BC4" w:rsidRDefault="00290BC4" w:rsidP="00290BC4">
      <w:pPr>
        <w:pStyle w:val="Body"/>
        <w:rPr>
          <w:rFonts w:ascii="Arial" w:hAnsi="Arial" w:cs="Arial"/>
          <w:bCs/>
          <w:sz w:val="22"/>
        </w:rPr>
      </w:pPr>
      <w:r w:rsidRPr="00290BC4">
        <w:rPr>
          <w:rFonts w:ascii="Arial" w:hAnsi="Arial" w:cs="Arial"/>
          <w:bCs/>
          <w:sz w:val="22"/>
        </w:rPr>
        <w:lastRenderedPageBreak/>
        <w:t>Geopolitical boycott sentiment not only affects corporate financial fundamentals but also significantly influences investor psychology and market behavior. From the perspective of behavioral finance, investors do not always respond rationally to information during periods of geopolitical tension and reputational crisis. Instead, fear, uncertainty, and emotional reactions frequently dominate decision-making processes, leading to excessive market responses beyond firms’ intrinsic financial conditions. In the context of the Indonesia Stock Exchange (IDX), negative social sentiment toward multinational-affiliated firms can rapidly trigger panic selling and herding behavior among investors, particularly when boycott movements gain massive public attention through digital media platforms (Avianuari &amp; Hendranastiti, 2024; Gong et al., 2024; Rahman &amp; Li, 2024). This phenomenon strengthens the argument of Signaling Theory, where geopolitical affiliation is interpreted as a negative signal regarding future profitability and corporate sustainability, thereby intensifying selling pressure in the stock market (Afego &amp; Alagidede, 2021; Fama, 1970; Fadzilah et al., 2024). As investors collectively react to reputational threats, stock prices may decline more sharply than justified by actual changes in financial performance, creating substantial distortions in market valuation, particularly in Price to Book Value (PBV) (Brown &amp; Warner, 1985; Sorescu et al., 2017).</w:t>
      </w:r>
    </w:p>
    <w:p w14:paraId="30CEE091" w14:textId="1D808AC9" w:rsidR="00290BC4" w:rsidRPr="00D9395A" w:rsidRDefault="00290BC4" w:rsidP="00290BC4">
      <w:pPr>
        <w:pStyle w:val="Body"/>
        <w:rPr>
          <w:rFonts w:ascii="Arial" w:hAnsi="Arial" w:cs="Arial"/>
          <w:bCs/>
          <w:sz w:val="22"/>
        </w:rPr>
      </w:pPr>
      <w:r w:rsidRPr="00290BC4">
        <w:rPr>
          <w:rFonts w:ascii="Arial" w:hAnsi="Arial" w:cs="Arial"/>
          <w:bCs/>
          <w:sz w:val="22"/>
        </w:rPr>
        <w:t>Furthermore, the rapid dissemination of information through social media platforms accelerates sentiment-driven trading behavior and market overreaction. Viral boycott campaigns, public narratives, and online activism can amplify information asymmetry by spreading speculative interpretations before firms provide official clarification regarding their geopolitical positioning (King &amp; Soule, 2007; Villagra et al., 2021). Under such conditions, investors tend to rely on market sentiment and collective reactions rather than comprehensive fundamental analysis, increasing short-term volatility in stock prices (Caldara &amp; Iacoviello, 2022; Yilmazk, 2024). This dynamic is particularly relevant in emerging capital markets such as Indonesia, where retail investor participation is relatively dominant and market sentiment tends to spread rapidly across sectors. Consequently, geopolitical boycott sentiment may create temporary mispricing conditions in the market, where affiliated firms experience excessive valuation declines while local substitute firms receive abnormal positive investor attention and inflated valuations (Ali et al., 2025; Anisa et al., 2025; Shu et al., 2026). Therefore, behavioral finance dynamics become an important complementary mechanism in explaining how geopolitical sentiment is transmitted from social perception into capital market instability and corporate valuation changes.</w:t>
      </w:r>
    </w:p>
    <w:p w14:paraId="4E2A638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B3823D4" w14:textId="77777777" w:rsidR="00790ADA" w:rsidRPr="00FB3A86" w:rsidRDefault="00790ADA" w:rsidP="00441B6F">
      <w:pPr>
        <w:pStyle w:val="ConcHead"/>
        <w:spacing w:after="0"/>
        <w:jc w:val="both"/>
        <w:rPr>
          <w:rFonts w:ascii="Arial" w:hAnsi="Arial" w:cs="Arial"/>
        </w:rPr>
      </w:pPr>
    </w:p>
    <w:p w14:paraId="2FDB3E28" w14:textId="77777777" w:rsidR="004A3CA5" w:rsidRPr="004A3CA5" w:rsidRDefault="004A3CA5" w:rsidP="004A3CA5">
      <w:pPr>
        <w:pStyle w:val="Body"/>
        <w:rPr>
          <w:rFonts w:ascii="Arial" w:hAnsi="Arial" w:cs="Arial"/>
        </w:rPr>
      </w:pPr>
      <w:r w:rsidRPr="004A3CA5">
        <w:rPr>
          <w:rFonts w:ascii="Arial" w:hAnsi="Arial" w:cs="Arial"/>
        </w:rPr>
        <w:t xml:space="preserve">This conceptual study aimed to develop a comprehensive theoretical framework explaining how geopolitical boycott sentiment influences corporate financial performance and market valuation among firms listed on the Indonesia Stock Exchange (IDX). By integrating Signaling Theory and Stakeholder Theory, the study demonstrates that geopolitical sentiment should not merely be viewed as a social or political issue, but rather as a systemic external risk capable of disrupting corporate financial stability and altering investor behavior in capital markets. The study conceptually explains that boycott movements triggered by geopolitical conflicts may weaken firms’ operational performance by reducing sales, lowering asset utilization efficiency, increasing liquidity pressure, and increasing financial risk. These disruptions are reflected in the deterioration of key financial indicators, including Total Asset Turnover (TATO), Cash Ratio, and Debt to Equity Ratio (DER), which, in turn, influence market </w:t>
      </w:r>
      <w:r w:rsidRPr="004A3CA5">
        <w:rPr>
          <w:rFonts w:ascii="Arial" w:hAnsi="Arial" w:cs="Arial"/>
        </w:rPr>
        <w:lastRenderedPageBreak/>
        <w:t>valuation as measured by Price to Book Value (PBV). The framework further highlights how reputational pressure and negative public perception may intensify uncertainty in financial markets, causing investors to reassess firm value and future growth prospects.</w:t>
      </w:r>
    </w:p>
    <w:p w14:paraId="208A834D" w14:textId="08EC5B60" w:rsidR="004A3CA5" w:rsidRDefault="004A3CA5" w:rsidP="004A3CA5">
      <w:pPr>
        <w:pStyle w:val="Body"/>
        <w:rPr>
          <w:rFonts w:ascii="Arial" w:hAnsi="Arial" w:cs="Arial"/>
        </w:rPr>
      </w:pPr>
      <w:r w:rsidRPr="004A3CA5">
        <w:rPr>
          <w:rFonts w:ascii="Arial" w:hAnsi="Arial" w:cs="Arial"/>
        </w:rPr>
        <w:t>Furthermore, this study reveals asymmetric effects between multinational-affiliated firms and local substitute firms in emerging capital markets. Firms perceived to be affiliated with geopolitical conflicts are theoretically more vulnerable to declining consumer trust, reputational deterioration, and selling pressure in the stock market. Conversely, local firms producing substitute products may benefit from shifts in consumer preferences and domestic consumption patterns, creating opportunities for improved financial performance and stronger market valuation. Accordingly, the study contributes to the financial management and capital market literature by proposing a transmission mechanism linking geopolitical sentiment, consumer boycott behavior, corporate financial deterioration, and market valuation dynamics within an integrated framework. This conceptual model also provides a foundation for future empirical research examining how geopolitical risk can reshape competitive positioning, investor sentiment, and financial sustainability among firms operating in emerging economies such as Indonesia.</w:t>
      </w:r>
    </w:p>
    <w:p w14:paraId="343FA1D0" w14:textId="4F6B4EDF" w:rsidR="004A3CA5" w:rsidRDefault="004A3CA5" w:rsidP="004A3CA5">
      <w:pPr>
        <w:pStyle w:val="ConcHead"/>
        <w:spacing w:after="0"/>
        <w:jc w:val="both"/>
        <w:rPr>
          <w:rFonts w:ascii="Arial" w:hAnsi="Arial" w:cs="Arial"/>
        </w:rPr>
      </w:pPr>
      <w:bookmarkStart w:id="0" w:name="_Hlk218868534"/>
      <w:bookmarkStart w:id="1" w:name="_Hlk229240739"/>
      <w:bookmarkStart w:id="2" w:name="_Hlk226454370"/>
      <w:r>
        <w:rPr>
          <w:rFonts w:ascii="Arial" w:hAnsi="Arial" w:cs="Arial"/>
        </w:rPr>
        <w:t>5. Recommendations</w:t>
      </w:r>
    </w:p>
    <w:p w14:paraId="082F6782" w14:textId="77777777" w:rsidR="004A3CA5" w:rsidRPr="00FB3A86" w:rsidRDefault="004A3CA5" w:rsidP="004A3CA5">
      <w:pPr>
        <w:pStyle w:val="ConcHead"/>
        <w:spacing w:after="0"/>
        <w:jc w:val="both"/>
        <w:rPr>
          <w:rFonts w:ascii="Arial" w:hAnsi="Arial" w:cs="Arial"/>
        </w:rPr>
      </w:pPr>
    </w:p>
    <w:p w14:paraId="490BD57A" w14:textId="789061A3" w:rsidR="004A3CA5" w:rsidRPr="004A3CA5" w:rsidRDefault="004A3CA5" w:rsidP="004A3CA5">
      <w:pPr>
        <w:pStyle w:val="Body"/>
        <w:rPr>
          <w:rFonts w:ascii="Arial" w:hAnsi="Arial" w:cs="Arial"/>
          <w:b/>
          <w:bCs/>
        </w:rPr>
      </w:pPr>
      <w:r w:rsidRPr="004A3CA5">
        <w:rPr>
          <w:rFonts w:ascii="Arial" w:hAnsi="Arial" w:cs="Arial"/>
          <w:b/>
          <w:bCs/>
        </w:rPr>
        <w:t>5.1</w:t>
      </w:r>
      <w:r>
        <w:rPr>
          <w:rFonts w:ascii="Arial" w:hAnsi="Arial" w:cs="Arial"/>
          <w:b/>
          <w:bCs/>
        </w:rPr>
        <w:t xml:space="preserve"> </w:t>
      </w:r>
      <w:r w:rsidRPr="004A3CA5">
        <w:rPr>
          <w:rFonts w:ascii="Arial" w:hAnsi="Arial" w:cs="Arial"/>
          <w:b/>
          <w:bCs/>
        </w:rPr>
        <w:t>Recommendations to the Study</w:t>
      </w:r>
    </w:p>
    <w:p w14:paraId="66098CD3" w14:textId="77777777" w:rsidR="004A3CA5" w:rsidRPr="004A3CA5" w:rsidRDefault="004A3CA5" w:rsidP="004A3CA5">
      <w:pPr>
        <w:pStyle w:val="Body"/>
        <w:rPr>
          <w:rFonts w:ascii="Arial" w:hAnsi="Arial" w:cs="Arial"/>
        </w:rPr>
      </w:pPr>
      <w:r w:rsidRPr="004A3CA5">
        <w:rPr>
          <w:rFonts w:ascii="Arial" w:hAnsi="Arial" w:cs="Arial"/>
        </w:rPr>
        <w:t>Considering that this study is conceptual in nature, the proposed theoretical framework and conceptual propositions require empirical validation to strengthen their academic and practical relevance. Future empirical testing is necessary to verify whether geopolitical boycott sentiment significantly affects corporate financial performance and market valuation through indicators such as Total Asset Turnover (TATO), Cash Ratio, Debt to Equity Ratio (DER), and Price to Book Value (PBV). In addition, the framework developed in this study may be expanded by incorporating other variables related to investor sentiment, corporate reputation, stock return volatility, and macroeconomic conditions to provide a more comprehensive explanation of geopolitical risk transmission in capital markets.</w:t>
      </w:r>
    </w:p>
    <w:p w14:paraId="176C5CE3" w14:textId="590AF04F" w:rsidR="004A3CA5" w:rsidRPr="004A3CA5" w:rsidRDefault="004A3CA5" w:rsidP="004A3CA5">
      <w:pPr>
        <w:pStyle w:val="Body"/>
        <w:rPr>
          <w:rFonts w:ascii="Arial" w:hAnsi="Arial" w:cs="Arial"/>
          <w:b/>
          <w:bCs/>
        </w:rPr>
      </w:pPr>
      <w:r w:rsidRPr="004A3CA5">
        <w:rPr>
          <w:rFonts w:ascii="Arial" w:hAnsi="Arial" w:cs="Arial"/>
          <w:b/>
          <w:bCs/>
        </w:rPr>
        <w:t>5.2</w:t>
      </w:r>
      <w:r>
        <w:rPr>
          <w:rFonts w:ascii="Arial" w:hAnsi="Arial" w:cs="Arial"/>
          <w:b/>
          <w:bCs/>
        </w:rPr>
        <w:t xml:space="preserve"> </w:t>
      </w:r>
      <w:r w:rsidRPr="004A3CA5">
        <w:rPr>
          <w:rFonts w:ascii="Arial" w:hAnsi="Arial" w:cs="Arial"/>
          <w:b/>
          <w:bCs/>
        </w:rPr>
        <w:t>Recommendations to Future Researchers</w:t>
      </w:r>
    </w:p>
    <w:p w14:paraId="1DA28985" w14:textId="333428F6" w:rsidR="004A3CA5" w:rsidRPr="004A3CA5" w:rsidRDefault="004A3CA5" w:rsidP="004A3CA5">
      <w:pPr>
        <w:pStyle w:val="Body"/>
        <w:rPr>
          <w:rFonts w:ascii="Arial" w:hAnsi="Arial" w:cs="Arial"/>
        </w:rPr>
      </w:pPr>
      <w:r w:rsidRPr="004A3CA5">
        <w:rPr>
          <w:rFonts w:ascii="Arial" w:hAnsi="Arial" w:cs="Arial"/>
        </w:rPr>
        <w:t>Future researchers are encouraged to utilize quantitative approaches, particularly panel data regression analysis, to empirically test the conceptual framework proposed in this study. Researchers may focus on firms listed on the Indonesia Stock Exchange (IDX), especially companies operating in consumer-related sectors such as Consumer Non-Cyclicals, Fast-Moving Consumer Goods (FMCG), and Food and Beverage (F&amp;B), which are highly exposed to changes in consumer sentiment and boycott behavior. Future studies are also recommended to examine observation periods before, during, and after major geopolitical events in order to capture dynamic changes in financial performance and market valuation. Furthermore, future researchers may compare affiliated multinational firms and local substitute firms to better explain the asymmetric effects of geopolitical boycott sentiment within emerging capital markets.</w:t>
      </w:r>
    </w:p>
    <w:p w14:paraId="7C5D3250" w14:textId="77777777" w:rsidR="0091106B" w:rsidRDefault="0091106B" w:rsidP="0091106B">
      <w:pPr>
        <w:rPr>
          <w:rFonts w:ascii="Calibri" w:eastAsia="Calibri" w:hAnsi="Calibri"/>
          <w:kern w:val="2"/>
          <w:highlight w:val="yellow"/>
        </w:rPr>
      </w:pPr>
    </w:p>
    <w:p w14:paraId="1E6020AC" w14:textId="77777777" w:rsidR="0091106B" w:rsidRPr="00005ED1" w:rsidRDefault="0091106B" w:rsidP="0091106B">
      <w:pPr>
        <w:pStyle w:val="NoSpacing"/>
        <w:rPr>
          <w:rFonts w:ascii="Arial" w:hAnsi="Arial" w:cs="Arial"/>
          <w:highlight w:val="yellow"/>
        </w:rPr>
      </w:pPr>
      <w:bookmarkStart w:id="3" w:name="_Hlk221624953"/>
      <w:r w:rsidRPr="00005ED1">
        <w:rPr>
          <w:rFonts w:ascii="Arial" w:hAnsi="Arial" w:cs="Arial"/>
          <w:highlight w:val="yellow"/>
        </w:rPr>
        <w:t>Disclaimer (Artificial intelligence)</w:t>
      </w:r>
    </w:p>
    <w:p w14:paraId="68D238D4" w14:textId="77777777" w:rsidR="0091106B" w:rsidRPr="00005ED1" w:rsidRDefault="0091106B" w:rsidP="0091106B">
      <w:pPr>
        <w:pStyle w:val="NoSpacing"/>
        <w:rPr>
          <w:rFonts w:ascii="Arial" w:hAnsi="Arial" w:cs="Arial"/>
          <w:highlight w:val="yellow"/>
        </w:rPr>
      </w:pPr>
    </w:p>
    <w:p w14:paraId="63DB0EC1" w14:textId="77777777" w:rsidR="0091106B" w:rsidRDefault="0091106B" w:rsidP="0091106B">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bookmarkEnd w:id="0"/>
    </w:p>
    <w:bookmarkEnd w:id="1"/>
    <w:bookmarkEnd w:id="3"/>
    <w:p w14:paraId="65D1F7F9" w14:textId="77777777" w:rsidR="0091106B" w:rsidRDefault="0091106B" w:rsidP="0091106B">
      <w:pPr>
        <w:pStyle w:val="NoSpacing"/>
        <w:rPr>
          <w:rFonts w:ascii="Arial" w:hAnsi="Arial" w:cs="Arial"/>
          <w:highlight w:val="yellow"/>
        </w:rPr>
      </w:pPr>
    </w:p>
    <w:bookmarkEnd w:id="2"/>
    <w:p w14:paraId="31F0C25D" w14:textId="77777777" w:rsidR="0091106B" w:rsidRPr="00FB3A86" w:rsidRDefault="0091106B" w:rsidP="00441B6F">
      <w:pPr>
        <w:pStyle w:val="Body"/>
        <w:spacing w:after="0"/>
        <w:rPr>
          <w:rFonts w:ascii="Arial" w:hAnsi="Arial" w:cs="Arial"/>
        </w:rPr>
      </w:pPr>
    </w:p>
    <w:p w14:paraId="2BB32E2C" w14:textId="77777777" w:rsidR="002B685A" w:rsidRDefault="002B685A" w:rsidP="00441B6F">
      <w:pPr>
        <w:pStyle w:val="ReferHead"/>
        <w:spacing w:after="0"/>
        <w:jc w:val="both"/>
        <w:rPr>
          <w:rFonts w:ascii="Arial" w:hAnsi="Arial" w:cs="Arial"/>
          <w:b w:val="0"/>
          <w:caps w:val="0"/>
          <w:sz w:val="20"/>
        </w:rPr>
      </w:pPr>
    </w:p>
    <w:p w14:paraId="0EB8D76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42CFE9B" w14:textId="77777777" w:rsidR="00790ADA" w:rsidRPr="00FB3A86" w:rsidRDefault="00790ADA" w:rsidP="00441B6F">
      <w:pPr>
        <w:pStyle w:val="ReferHead"/>
        <w:spacing w:after="0"/>
        <w:jc w:val="both"/>
        <w:rPr>
          <w:rFonts w:ascii="Arial" w:hAnsi="Arial" w:cs="Arial"/>
        </w:rPr>
      </w:pPr>
    </w:p>
    <w:p w14:paraId="01E202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fldChar w:fldCharType="begin"/>
      </w:r>
      <w:r w:rsidRPr="009C665C">
        <w:rPr>
          <w:rFonts w:ascii="Arial" w:hAnsi="Arial" w:cs="Arial"/>
          <w:lang w:val="en-ID"/>
        </w:rPr>
        <w:instrText xml:space="preserve"> ADDIN ZOTERO_BIBL {"uncited":[],"omitted":[],"custom":[]} CSL_BIBLIOGRAPHY </w:instrText>
      </w:r>
      <w:r w:rsidRPr="009C665C">
        <w:rPr>
          <w:rFonts w:ascii="Arial" w:hAnsi="Arial" w:cs="Arial"/>
          <w:lang w:val="en-ID"/>
        </w:rPr>
        <w:fldChar w:fldCharType="separate"/>
      </w:r>
      <w:r w:rsidRPr="009C665C">
        <w:rPr>
          <w:rFonts w:ascii="Arial" w:hAnsi="Arial" w:cs="Arial"/>
          <w:lang w:val="en-ID"/>
        </w:rPr>
        <w:t xml:space="preserve">Abdul-Talib, A. N., &amp; Adnan, M. M. (2017). Determinants of consumer’s willingness to boycott surrogate products. </w:t>
      </w:r>
      <w:r w:rsidRPr="009C665C">
        <w:rPr>
          <w:rFonts w:ascii="Arial" w:hAnsi="Arial" w:cs="Arial"/>
          <w:i/>
          <w:iCs/>
          <w:lang w:val="en-ID"/>
        </w:rPr>
        <w:t>Journal of Islamic Marketing</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4), 606–622. https://doi.org/10.1108/jima-08-2015-0065</w:t>
      </w:r>
    </w:p>
    <w:p w14:paraId="5692E76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fego, P. N., &amp; Alagidede, I. P. (2021). What does corporate social advocacy signal? Evidence from boycott participation decisions. </w:t>
      </w:r>
      <w:r w:rsidRPr="009C665C">
        <w:rPr>
          <w:rFonts w:ascii="Arial" w:hAnsi="Arial" w:cs="Arial"/>
          <w:i/>
          <w:iCs/>
          <w:lang w:val="en-ID"/>
        </w:rPr>
        <w:t>Journal of Capital Markets Studies</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1), 49–68. https://doi.org/10.1108/JCMS-10-2020-0040</w:t>
      </w:r>
    </w:p>
    <w:p w14:paraId="5CC49F0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B. J. (2021). Impact of consumer animosity, boycott participation, boycott motivation, and product judgment on purchase readiness or aversion of Kurdish consumers in Iraq. </w:t>
      </w:r>
      <w:r w:rsidRPr="009C665C">
        <w:rPr>
          <w:rFonts w:ascii="Arial" w:hAnsi="Arial" w:cs="Arial"/>
          <w:i/>
          <w:iCs/>
          <w:lang w:val="en-ID"/>
        </w:rPr>
        <w:t>Journal of Consumer Affairs</w:t>
      </w:r>
      <w:r w:rsidRPr="009C665C">
        <w:rPr>
          <w:rFonts w:ascii="Arial" w:hAnsi="Arial" w:cs="Arial"/>
          <w:lang w:val="en-ID"/>
        </w:rPr>
        <w:t xml:space="preserve">, </w:t>
      </w:r>
      <w:r w:rsidRPr="009C665C">
        <w:rPr>
          <w:rFonts w:ascii="Arial" w:hAnsi="Arial" w:cs="Arial"/>
          <w:i/>
          <w:iCs/>
          <w:lang w:val="en-ID"/>
        </w:rPr>
        <w:t>55</w:t>
      </w:r>
      <w:r w:rsidRPr="009C665C">
        <w:rPr>
          <w:rFonts w:ascii="Arial" w:hAnsi="Arial" w:cs="Arial"/>
          <w:lang w:val="en-ID"/>
        </w:rPr>
        <w:t>(2), 504–523. https://doi.org/10.1111/joca.12350</w:t>
      </w:r>
    </w:p>
    <w:p w14:paraId="7E15D85C"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I., Ahmad, Z., &amp; colleagues. (2025). Impact of global boycotts on Israeli goods: Evidence from Islamic and non-Islamic countries using an event study approach. </w:t>
      </w:r>
      <w:r w:rsidRPr="009C665C">
        <w:rPr>
          <w:rFonts w:ascii="Arial" w:hAnsi="Arial" w:cs="Arial"/>
          <w:i/>
          <w:iCs/>
          <w:lang w:val="en-ID"/>
        </w:rPr>
        <w:t>Asian Economic and Financial Review</w:t>
      </w:r>
      <w:r w:rsidRPr="009C665C">
        <w:rPr>
          <w:rFonts w:ascii="Arial" w:hAnsi="Arial" w:cs="Arial"/>
          <w:lang w:val="en-ID"/>
        </w:rPr>
        <w:t xml:space="preserve">, </w:t>
      </w:r>
      <w:r w:rsidRPr="009C665C">
        <w:rPr>
          <w:rFonts w:ascii="Arial" w:hAnsi="Arial" w:cs="Arial"/>
          <w:i/>
          <w:iCs/>
          <w:lang w:val="en-ID"/>
        </w:rPr>
        <w:t>15</w:t>
      </w:r>
      <w:r w:rsidRPr="009C665C">
        <w:rPr>
          <w:rFonts w:ascii="Arial" w:hAnsi="Arial" w:cs="Arial"/>
          <w:lang w:val="en-ID"/>
        </w:rPr>
        <w:t>(7), 755–770. https://doi.org/10.55493/5002.v15i7.5491</w:t>
      </w:r>
    </w:p>
    <w:p w14:paraId="271A3530"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qatan, A. (2025). Corporate responses to boycott movements: Impact on accounting and financial performance in the Middle East. </w:t>
      </w:r>
      <w:r w:rsidRPr="009C665C">
        <w:rPr>
          <w:rFonts w:ascii="Arial" w:hAnsi="Arial" w:cs="Arial"/>
          <w:i/>
          <w:iCs/>
          <w:lang w:val="en-ID"/>
        </w:rPr>
        <w:t>International Journal of Islamic and Middle Eastern Finance and Management</w:t>
      </w:r>
      <w:r w:rsidRPr="009C665C">
        <w:rPr>
          <w:rFonts w:ascii="Arial" w:hAnsi="Arial" w:cs="Arial"/>
          <w:lang w:val="en-ID"/>
        </w:rPr>
        <w:t xml:space="preserve">, </w:t>
      </w:r>
      <w:r w:rsidRPr="009C665C">
        <w:rPr>
          <w:rFonts w:ascii="Arial" w:hAnsi="Arial" w:cs="Arial"/>
          <w:i/>
          <w:iCs/>
          <w:lang w:val="en-ID"/>
        </w:rPr>
        <w:t>18</w:t>
      </w:r>
      <w:r w:rsidRPr="009C665C">
        <w:rPr>
          <w:rFonts w:ascii="Arial" w:hAnsi="Arial" w:cs="Arial"/>
          <w:lang w:val="en-ID"/>
        </w:rPr>
        <w:t>(2), 360–380. https://doi.org/10.1108/IMEFM-06-2024-0316</w:t>
      </w:r>
    </w:p>
    <w:p w14:paraId="33773E5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nisa, W., Nursetiana, H., &amp; Yudha Pratama, V. (2025). Analysis of international boycott on stock performance and value of manufacturing companies on the IDX. </w:t>
      </w:r>
      <w:r w:rsidRPr="009C665C">
        <w:rPr>
          <w:rFonts w:ascii="Arial" w:hAnsi="Arial" w:cs="Arial"/>
          <w:i/>
          <w:iCs/>
          <w:lang w:val="en-ID"/>
        </w:rPr>
        <w:t>Berkala Akuntansi Dan Keuangan Indonesia</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1), 74–92. https://doi.org/10.20473/baki.v10i1.67085</w:t>
      </w:r>
    </w:p>
    <w:p w14:paraId="009F698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vianuari, F., &amp; Hendranastiti, N. D. (2024). The influence of boycott threats on abnormal returns and trading volume: Evidence from the Israel–Palestine conflict. </w:t>
      </w:r>
      <w:r w:rsidRPr="009C665C">
        <w:rPr>
          <w:rFonts w:ascii="Arial" w:hAnsi="Arial" w:cs="Arial"/>
          <w:i/>
          <w:iCs/>
          <w:lang w:val="en-ID"/>
        </w:rPr>
        <w:t>Dinasti International Journal of Education Management and Social Science</w:t>
      </w:r>
      <w:r w:rsidRPr="009C665C">
        <w:rPr>
          <w:rFonts w:ascii="Arial" w:hAnsi="Arial" w:cs="Arial"/>
          <w:lang w:val="en-ID"/>
        </w:rPr>
        <w:t xml:space="preserve">, </w:t>
      </w:r>
      <w:r w:rsidRPr="009C665C">
        <w:rPr>
          <w:rFonts w:ascii="Arial" w:hAnsi="Arial" w:cs="Arial"/>
          <w:i/>
          <w:iCs/>
          <w:lang w:val="en-ID"/>
        </w:rPr>
        <w:t>6</w:t>
      </w:r>
      <w:r w:rsidRPr="009C665C">
        <w:rPr>
          <w:rFonts w:ascii="Arial" w:hAnsi="Arial" w:cs="Arial"/>
          <w:lang w:val="en-ID"/>
        </w:rPr>
        <w:t>(2), 3679. https://doi.org/10.38035/dijemss.v6i2.3679</w:t>
      </w:r>
    </w:p>
    <w:p w14:paraId="7E9FEBF4"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yuntari, C. G., &amp; Putri, A. R. (2026). </w:t>
      </w:r>
      <w:r w:rsidRPr="009C665C">
        <w:rPr>
          <w:rFonts w:ascii="Arial" w:hAnsi="Arial" w:cs="Arial"/>
          <w:i/>
          <w:iCs/>
          <w:lang w:val="en-ID"/>
        </w:rPr>
        <w:t>Unilever’s financial footprint: A before and during analysis of the boycott’s impact</w:t>
      </w:r>
      <w:r w:rsidRPr="009C665C">
        <w:rPr>
          <w:rFonts w:ascii="Arial" w:hAnsi="Arial" w:cs="Arial"/>
          <w:lang w:val="en-ID"/>
        </w:rPr>
        <w:t xml:space="preserve">. </w:t>
      </w:r>
      <w:r w:rsidRPr="009C665C">
        <w:rPr>
          <w:rFonts w:ascii="Arial" w:hAnsi="Arial" w:cs="Arial"/>
          <w:i/>
          <w:iCs/>
          <w:lang w:val="en-ID"/>
        </w:rPr>
        <w:t>4</w:t>
      </w:r>
      <w:r w:rsidRPr="009C665C">
        <w:rPr>
          <w:rFonts w:ascii="Arial" w:hAnsi="Arial" w:cs="Arial"/>
          <w:lang w:val="en-ID"/>
        </w:rPr>
        <w:t>, 472–482. https://journal.uii.ac.id/inCAF/article/view/47373</w:t>
      </w:r>
    </w:p>
    <w:p w14:paraId="582BEB4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Brown, S. J., &amp; Warner, J. B. (1985). Using daily stock returns: The case of event studies. </w:t>
      </w:r>
      <w:r w:rsidRPr="009C665C">
        <w:rPr>
          <w:rFonts w:ascii="Arial" w:hAnsi="Arial" w:cs="Arial"/>
          <w:i/>
          <w:iCs/>
          <w:lang w:val="en-ID"/>
        </w:rPr>
        <w:t>Journal of Financial Economic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1), 3–31. https://doi.org/10.1016/0304-405X(85)90042-X</w:t>
      </w:r>
    </w:p>
    <w:p w14:paraId="27EDB69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Caldara, D., &amp; Iacoviello, M. (2022). Measuring geopolitical risk. </w:t>
      </w:r>
      <w:r w:rsidRPr="009C665C">
        <w:rPr>
          <w:rFonts w:ascii="Arial" w:hAnsi="Arial" w:cs="Arial"/>
          <w:i/>
          <w:iCs/>
          <w:lang w:val="en-ID"/>
        </w:rPr>
        <w:t>American Economic Review</w:t>
      </w:r>
      <w:r w:rsidRPr="009C665C">
        <w:rPr>
          <w:rFonts w:ascii="Arial" w:hAnsi="Arial" w:cs="Arial"/>
          <w:lang w:val="en-ID"/>
        </w:rPr>
        <w:t xml:space="preserve">, </w:t>
      </w:r>
      <w:r w:rsidRPr="009C665C">
        <w:rPr>
          <w:rFonts w:ascii="Arial" w:hAnsi="Arial" w:cs="Arial"/>
          <w:i/>
          <w:iCs/>
          <w:lang w:val="en-ID"/>
        </w:rPr>
        <w:t>112</w:t>
      </w:r>
      <w:r w:rsidRPr="009C665C">
        <w:rPr>
          <w:rFonts w:ascii="Arial" w:hAnsi="Arial" w:cs="Arial"/>
          <w:lang w:val="en-ID"/>
        </w:rPr>
        <w:t>(4), 1194–1225. https://doi.org/10.1257/aer.20191823</w:t>
      </w:r>
    </w:p>
    <w:p w14:paraId="6581C63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Darsono, S. N. A. C., Muttaqin, E. I., Rahmadani, R. A., &amp; Nguyen, T. T. H. (2024). Unveiling the nexus of consumer price index, economic policy uncertainty, geopolitical risks, and gold prices on Indonesian sustainable stock market performance. </w:t>
      </w:r>
      <w:r w:rsidRPr="009C665C">
        <w:rPr>
          <w:rFonts w:ascii="Arial" w:hAnsi="Arial" w:cs="Arial"/>
          <w:i/>
          <w:iCs/>
          <w:lang w:val="en-ID"/>
        </w:rPr>
        <w:t>International Journal of Economics and Financial Issue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6), 128–135.</w:t>
      </w:r>
    </w:p>
    <w:p w14:paraId="3E9E419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Fadzilah, N. I., Yovita, L., Waluyo, D. E., &amp; Oktavia, V. (2024). Does the boycott affect Israel-affiliated companies in Indonesia? </w:t>
      </w:r>
      <w:r w:rsidRPr="009C665C">
        <w:rPr>
          <w:rFonts w:ascii="Arial" w:hAnsi="Arial" w:cs="Arial"/>
          <w:i/>
          <w:iCs/>
          <w:lang w:val="en-ID"/>
        </w:rPr>
        <w:t>Finance: International Journal of Management Finance</w:t>
      </w:r>
      <w:r w:rsidRPr="009C665C">
        <w:rPr>
          <w:rFonts w:ascii="Arial" w:hAnsi="Arial" w:cs="Arial"/>
          <w:lang w:val="en-ID"/>
        </w:rPr>
        <w:t xml:space="preserve">, </w:t>
      </w:r>
      <w:r w:rsidRPr="009C665C">
        <w:rPr>
          <w:rFonts w:ascii="Arial" w:hAnsi="Arial" w:cs="Arial"/>
          <w:i/>
          <w:iCs/>
          <w:lang w:val="en-ID"/>
        </w:rPr>
        <w:t>1</w:t>
      </w:r>
      <w:r w:rsidRPr="009C665C">
        <w:rPr>
          <w:rFonts w:ascii="Arial" w:hAnsi="Arial" w:cs="Arial"/>
          <w:lang w:val="en-ID"/>
        </w:rPr>
        <w:t>(4), 65–78. https://doi.org/10.62017/finance.v1i4.48</w:t>
      </w:r>
    </w:p>
    <w:p w14:paraId="5847F3C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ma, E. F. (1970). Efficient capital markets: A review of theory and empirical work. </w:t>
      </w:r>
      <w:r w:rsidRPr="009C665C">
        <w:rPr>
          <w:rFonts w:ascii="Arial" w:hAnsi="Arial" w:cs="Arial"/>
          <w:i/>
          <w:iCs/>
          <w:lang w:val="en-ID"/>
        </w:rPr>
        <w:t>Journal of Finance</w:t>
      </w:r>
      <w:r w:rsidRPr="009C665C">
        <w:rPr>
          <w:rFonts w:ascii="Arial" w:hAnsi="Arial" w:cs="Arial"/>
          <w:lang w:val="en-ID"/>
        </w:rPr>
        <w:t xml:space="preserve">, </w:t>
      </w:r>
      <w:r w:rsidRPr="009C665C">
        <w:rPr>
          <w:rFonts w:ascii="Arial" w:hAnsi="Arial" w:cs="Arial"/>
          <w:i/>
          <w:iCs/>
          <w:lang w:val="en-ID"/>
        </w:rPr>
        <w:t>25</w:t>
      </w:r>
      <w:r w:rsidRPr="009C665C">
        <w:rPr>
          <w:rFonts w:ascii="Arial" w:hAnsi="Arial" w:cs="Arial"/>
          <w:lang w:val="en-ID"/>
        </w:rPr>
        <w:t>(2), 383–417. https://doi.org/10.2307/2325486</w:t>
      </w:r>
    </w:p>
    <w:p w14:paraId="5B5F3D8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iorillo, P., Meles, A., Pellegrino, L. R., &amp; Verdoliva, V. (2023). Geopolitical risk and stock liquidity. </w:t>
      </w:r>
      <w:r w:rsidRPr="009C665C">
        <w:rPr>
          <w:rFonts w:ascii="Arial" w:hAnsi="Arial" w:cs="Arial"/>
          <w:i/>
          <w:iCs/>
          <w:lang w:val="en-ID"/>
        </w:rPr>
        <w:t>Finance Research Letters</w:t>
      </w:r>
      <w:r w:rsidRPr="009C665C">
        <w:rPr>
          <w:rFonts w:ascii="Arial" w:hAnsi="Arial" w:cs="Arial"/>
          <w:lang w:val="en-ID"/>
        </w:rPr>
        <w:t xml:space="preserve">, </w:t>
      </w:r>
      <w:r w:rsidRPr="009C665C">
        <w:rPr>
          <w:rFonts w:ascii="Arial" w:hAnsi="Arial" w:cs="Arial"/>
          <w:i/>
          <w:iCs/>
          <w:lang w:val="en-ID"/>
        </w:rPr>
        <w:t>54</w:t>
      </w:r>
      <w:r w:rsidRPr="009C665C">
        <w:rPr>
          <w:rFonts w:ascii="Arial" w:hAnsi="Arial" w:cs="Arial"/>
          <w:lang w:val="en-ID"/>
        </w:rPr>
        <w:t>, 103687. https://doi.org/10.1016/j.frl.2023.103687</w:t>
      </w:r>
    </w:p>
    <w:p w14:paraId="6FC76A8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Gong, X.-L., Ning, H.-Y., &amp; Xiong, X. (2024). Research on the cross-contagion between international stock markets and geopolitical risks: The two-layer network perspective. </w:t>
      </w:r>
      <w:r w:rsidRPr="009C665C">
        <w:rPr>
          <w:rFonts w:ascii="Arial" w:hAnsi="Arial" w:cs="Arial"/>
          <w:i/>
          <w:iCs/>
          <w:lang w:val="en-ID"/>
        </w:rPr>
        <w:t>Financial Innovation</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 687. https://doi.org/10.1186/s40854-024-00687-3</w:t>
      </w:r>
    </w:p>
    <w:p w14:paraId="504DE59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rtono, J. K., &amp; Harsono, R. D. B. (2025). </w:t>
      </w:r>
      <w:r w:rsidRPr="009C665C">
        <w:rPr>
          <w:rFonts w:ascii="Arial" w:hAnsi="Arial" w:cs="Arial"/>
          <w:i/>
          <w:iCs/>
          <w:lang w:val="en-ID"/>
        </w:rPr>
        <w:t>Stock price anomalies of products affected by boycotts: Geopolitics, pandemics, and fundamentals of Unilever Indonesia and Pakistan 2016–2024</w:t>
      </w:r>
      <w:r w:rsidRPr="009C665C">
        <w:rPr>
          <w:rFonts w:ascii="Arial" w:hAnsi="Arial" w:cs="Arial"/>
          <w:lang w:val="en-ID"/>
        </w:rPr>
        <w:t>. 54–62.</w:t>
      </w:r>
    </w:p>
    <w:p w14:paraId="576E1FD5"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syim, F., &amp; Sukardi, B. (2025). Impact of Israeli-boycotts on stock volatility: A GARCH analysis of Unilever and Indofood. </w:t>
      </w:r>
      <w:r w:rsidRPr="009C665C">
        <w:rPr>
          <w:rFonts w:ascii="Arial" w:hAnsi="Arial" w:cs="Arial"/>
          <w:i/>
          <w:iCs/>
          <w:lang w:val="en-ID"/>
        </w:rPr>
        <w:t>Jurnal Penelitian Ekonomi Dan Bisnis</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2), 211–224. https://doi.org/10.33633/jpeb.v10i2.11362</w:t>
      </w:r>
    </w:p>
    <w:p w14:paraId="36C814E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Isalman, I., Ilyas, F., Istianandar, F. R., &amp; Ittaqullah, N. (2025). Boycott campaign intensity on consumer boycott intentions and participation: The role of access to substitute products. </w:t>
      </w:r>
      <w:r w:rsidRPr="009C665C">
        <w:rPr>
          <w:rFonts w:ascii="Arial" w:hAnsi="Arial" w:cs="Arial"/>
          <w:i/>
          <w:iCs/>
          <w:lang w:val="en-ID"/>
        </w:rPr>
        <w:t>Journal of Economics, Business and Accountancy Ventura</w:t>
      </w:r>
      <w:r w:rsidRPr="009C665C">
        <w:rPr>
          <w:rFonts w:ascii="Arial" w:hAnsi="Arial" w:cs="Arial"/>
          <w:lang w:val="en-ID"/>
        </w:rPr>
        <w:t xml:space="preserve">, </w:t>
      </w:r>
      <w:r w:rsidRPr="009C665C">
        <w:rPr>
          <w:rFonts w:ascii="Arial" w:hAnsi="Arial" w:cs="Arial"/>
          <w:i/>
          <w:iCs/>
          <w:lang w:val="en-ID"/>
        </w:rPr>
        <w:t>27</w:t>
      </w:r>
      <w:r w:rsidRPr="009C665C">
        <w:rPr>
          <w:rFonts w:ascii="Arial" w:hAnsi="Arial" w:cs="Arial"/>
          <w:lang w:val="en-ID"/>
        </w:rPr>
        <w:t>(3), 385–399. https://doi.org/10.14414/jebav.v27i3.4737</w:t>
      </w:r>
    </w:p>
    <w:p w14:paraId="34D5E82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King, B. G., &amp; Soule, S. A. (2007). Social movements as extra-institutional entrepreneurs: The effect of protests on stock price returns. </w:t>
      </w:r>
      <w:r w:rsidRPr="009C665C">
        <w:rPr>
          <w:rFonts w:ascii="Arial" w:hAnsi="Arial" w:cs="Arial"/>
          <w:i/>
          <w:iCs/>
          <w:lang w:val="en-ID"/>
        </w:rPr>
        <w:t>Administrative Science Quarterly</w:t>
      </w:r>
      <w:r w:rsidRPr="009C665C">
        <w:rPr>
          <w:rFonts w:ascii="Arial" w:hAnsi="Arial" w:cs="Arial"/>
          <w:lang w:val="en-ID"/>
        </w:rPr>
        <w:t xml:space="preserve">, </w:t>
      </w:r>
      <w:r w:rsidRPr="009C665C">
        <w:rPr>
          <w:rFonts w:ascii="Arial" w:hAnsi="Arial" w:cs="Arial"/>
          <w:i/>
          <w:iCs/>
          <w:lang w:val="en-ID"/>
        </w:rPr>
        <w:t>52</w:t>
      </w:r>
      <w:r w:rsidRPr="009C665C">
        <w:rPr>
          <w:rFonts w:ascii="Arial" w:hAnsi="Arial" w:cs="Arial"/>
          <w:lang w:val="en-ID"/>
        </w:rPr>
        <w:t>(3), 413–442. https://doi.org/10.2189/asqu.52.3.413</w:t>
      </w:r>
    </w:p>
    <w:p w14:paraId="0D38405E"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Luong, A. T., Tran, K. T., Duong, L. T., Ha, D. N., Duong, T. T., &amp; Phan, V. T. K. (2025). Spillover of shocks in money flows across stock markets: A quantile-time frequency analysis of G7 and BRICS countries. </w:t>
      </w:r>
      <w:r w:rsidRPr="009C665C">
        <w:rPr>
          <w:rFonts w:ascii="Arial" w:hAnsi="Arial" w:cs="Arial"/>
          <w:i/>
          <w:iCs/>
          <w:lang w:val="en-ID"/>
        </w:rPr>
        <w:t>Economic Papers</w:t>
      </w:r>
      <w:r w:rsidRPr="009C665C">
        <w:rPr>
          <w:rFonts w:ascii="Arial" w:hAnsi="Arial" w:cs="Arial"/>
          <w:lang w:val="en-ID"/>
        </w:rPr>
        <w:t xml:space="preserve">, </w:t>
      </w:r>
      <w:r w:rsidRPr="009C665C">
        <w:rPr>
          <w:rFonts w:ascii="Arial" w:hAnsi="Arial" w:cs="Arial"/>
          <w:i/>
          <w:iCs/>
          <w:lang w:val="en-ID"/>
        </w:rPr>
        <w:t>44</w:t>
      </w:r>
      <w:r w:rsidRPr="009C665C">
        <w:rPr>
          <w:rFonts w:ascii="Arial" w:hAnsi="Arial" w:cs="Arial"/>
          <w:lang w:val="en-ID"/>
        </w:rPr>
        <w:t>(4), 369–390. https://doi.org/10.1111/1759-3441.70007</w:t>
      </w:r>
    </w:p>
    <w:p w14:paraId="420A16F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hman, F., &amp; Li, Q. (2024). Geopolitical risks and global stock market dynamics: A quantile-based approach. </w:t>
      </w:r>
      <w:r w:rsidRPr="009C665C">
        <w:rPr>
          <w:rFonts w:ascii="Arial" w:hAnsi="Arial" w:cs="Arial"/>
          <w:i/>
          <w:iCs/>
          <w:lang w:val="en-ID"/>
        </w:rPr>
        <w:t>International Journal of Financial Studies</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2), 56–75.</w:t>
      </w:r>
    </w:p>
    <w:p w14:paraId="181FB9C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jagukguk, H. (2024). </w:t>
      </w:r>
      <w:r w:rsidRPr="009C665C">
        <w:rPr>
          <w:rFonts w:ascii="Arial" w:hAnsi="Arial" w:cs="Arial"/>
          <w:i/>
          <w:iCs/>
          <w:lang w:val="en-ID"/>
        </w:rPr>
        <w:t>Impact of boycott on financial performance and market reaction at PT Unilever Indonesia</w:t>
      </w:r>
      <w:r w:rsidRPr="009C665C">
        <w:rPr>
          <w:rFonts w:ascii="Arial" w:hAnsi="Arial" w:cs="Arial"/>
          <w:lang w:val="en-ID"/>
        </w:rPr>
        <w:t>. 142–151.</w:t>
      </w:r>
    </w:p>
    <w:p w14:paraId="1426DC0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aputra, S., Marswandi, E. D. P., &amp; Hendri, W. (2023). Geopolitical risk &amp; Indonesian stock market response. </w:t>
      </w:r>
      <w:r w:rsidRPr="009C665C">
        <w:rPr>
          <w:rFonts w:ascii="Arial" w:hAnsi="Arial" w:cs="Arial"/>
          <w:i/>
          <w:iCs/>
          <w:lang w:val="en-ID"/>
        </w:rPr>
        <w:t>Ecoment Global Journal</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3), 90–99. https://doi.org/10.36982/jeg.v8i3.3486</w:t>
      </w:r>
    </w:p>
    <w:p w14:paraId="31D42F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hu, M., Wang, C., &amp; Liu, F. (2026). The Risk Transmission Mechanism of Global Stock Markets from the Perspective of Entropy-Riemann Geometry: Theoretical Construction and Empirical Analysis. </w:t>
      </w:r>
      <w:r w:rsidRPr="009C665C">
        <w:rPr>
          <w:rFonts w:ascii="Arial" w:hAnsi="Arial" w:cs="Arial"/>
          <w:i/>
          <w:iCs/>
          <w:lang w:val="en-ID"/>
        </w:rPr>
        <w:t>Computational Economics</w:t>
      </w:r>
      <w:r w:rsidRPr="009C665C">
        <w:rPr>
          <w:rFonts w:ascii="Arial" w:hAnsi="Arial" w:cs="Arial"/>
          <w:lang w:val="en-ID"/>
        </w:rPr>
        <w:t xml:space="preserve">, </w:t>
      </w:r>
      <w:r w:rsidRPr="009C665C">
        <w:rPr>
          <w:rFonts w:ascii="Arial" w:hAnsi="Arial" w:cs="Arial"/>
          <w:i/>
          <w:iCs/>
          <w:lang w:val="en-ID"/>
        </w:rPr>
        <w:t>67</w:t>
      </w:r>
      <w:r w:rsidRPr="009C665C">
        <w:rPr>
          <w:rFonts w:ascii="Arial" w:hAnsi="Arial" w:cs="Arial"/>
          <w:lang w:val="en-ID"/>
        </w:rPr>
        <w:t>, 1073–1108. https://doi.org/10.1007/s10614-025-10913-4</w:t>
      </w:r>
    </w:p>
    <w:p w14:paraId="343B4A0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Siregar, I. S., Fachrezi, F. N., &amp; Sulistyowati, W. A. (2025). Impact of boycott action on financial performance and market reaction. </w:t>
      </w:r>
      <w:r w:rsidRPr="009C665C">
        <w:rPr>
          <w:rFonts w:ascii="Arial" w:hAnsi="Arial" w:cs="Arial"/>
          <w:i/>
          <w:iCs/>
          <w:lang w:val="en-ID"/>
        </w:rPr>
        <w:t>Indonesian Journal of Islamic Economics and Finance</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2), 233–256. https://doi.org/10.37680/ijief.v5i2.7316</w:t>
      </w:r>
    </w:p>
    <w:p w14:paraId="6192E37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orescu, A., Warren, N. L., &amp; Ertekin, L. (2017). Event study methodology in the marketing literature: An overview. </w:t>
      </w:r>
      <w:r w:rsidRPr="009C665C">
        <w:rPr>
          <w:rFonts w:ascii="Arial" w:hAnsi="Arial" w:cs="Arial"/>
          <w:i/>
          <w:iCs/>
          <w:lang w:val="en-ID"/>
        </w:rPr>
        <w:t>Journal of the Academy of Marketing Science</w:t>
      </w:r>
      <w:r w:rsidRPr="009C665C">
        <w:rPr>
          <w:rFonts w:ascii="Arial" w:hAnsi="Arial" w:cs="Arial"/>
          <w:lang w:val="en-ID"/>
        </w:rPr>
        <w:t xml:space="preserve">, </w:t>
      </w:r>
      <w:r w:rsidRPr="009C665C">
        <w:rPr>
          <w:rFonts w:ascii="Arial" w:hAnsi="Arial" w:cs="Arial"/>
          <w:i/>
          <w:iCs/>
          <w:lang w:val="en-ID"/>
        </w:rPr>
        <w:t>45</w:t>
      </w:r>
      <w:r w:rsidRPr="009C665C">
        <w:rPr>
          <w:rFonts w:ascii="Arial" w:hAnsi="Arial" w:cs="Arial"/>
          <w:lang w:val="en-ID"/>
        </w:rPr>
        <w:t>(2), 186–207. https://doi.org/10.1007/s11747-017-0516-y</w:t>
      </w:r>
    </w:p>
    <w:p w14:paraId="5B2D945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Villagra, N., Monfort, A., &amp; Méndez-Suárez, M. (2021). Firm value impact of corporate activism: Facebook and the Stop Hate for Profit campaign. </w:t>
      </w:r>
      <w:r w:rsidRPr="009C665C">
        <w:rPr>
          <w:rFonts w:ascii="Arial" w:hAnsi="Arial" w:cs="Arial"/>
          <w:i/>
          <w:iCs/>
          <w:lang w:val="en-ID"/>
        </w:rPr>
        <w:t>Journal of Business Research</w:t>
      </w:r>
      <w:r w:rsidRPr="009C665C">
        <w:rPr>
          <w:rFonts w:ascii="Arial" w:hAnsi="Arial" w:cs="Arial"/>
          <w:lang w:val="en-ID"/>
        </w:rPr>
        <w:t xml:space="preserve">, </w:t>
      </w:r>
      <w:r w:rsidRPr="009C665C">
        <w:rPr>
          <w:rFonts w:ascii="Arial" w:hAnsi="Arial" w:cs="Arial"/>
          <w:i/>
          <w:iCs/>
          <w:lang w:val="en-ID"/>
        </w:rPr>
        <w:t>137</w:t>
      </w:r>
      <w:r w:rsidRPr="009C665C">
        <w:rPr>
          <w:rFonts w:ascii="Arial" w:hAnsi="Arial" w:cs="Arial"/>
          <w:lang w:val="en-ID"/>
        </w:rPr>
        <w:t>, 319–326. https://doi.org/10.1016/j.jbusres.2021.08.052</w:t>
      </w:r>
    </w:p>
    <w:p w14:paraId="7EA193D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ahya, Y., Azam, A. H. M., Karim, Z. A., Zaidi, M. A. S., &amp; Pamuncak, M. B. (2026). Does geopolitical risk influence foreign investors’ decisions in the stock market? An ARDL approach. </w:t>
      </w:r>
      <w:r w:rsidRPr="009C665C">
        <w:rPr>
          <w:rFonts w:ascii="Arial" w:hAnsi="Arial" w:cs="Arial"/>
          <w:i/>
          <w:iCs/>
          <w:lang w:val="en-ID"/>
        </w:rPr>
        <w:t>Future Business Journal</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1), 1–12. https://doi.org/10.1186/s43093-026-00736-6</w:t>
      </w:r>
    </w:p>
    <w:p w14:paraId="17B19A1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ilmazk, H. (2024). </w:t>
      </w:r>
      <w:r w:rsidRPr="009C665C">
        <w:rPr>
          <w:rFonts w:ascii="Arial" w:hAnsi="Arial" w:cs="Arial"/>
          <w:i/>
          <w:iCs/>
          <w:lang w:val="en-ID"/>
        </w:rPr>
        <w:t>Geopolitical risk and stock prices</w:t>
      </w:r>
      <w:r w:rsidRPr="009C665C">
        <w:rPr>
          <w:rFonts w:ascii="Arial" w:hAnsi="Arial" w:cs="Arial"/>
          <w:lang w:val="en-ID"/>
        </w:rPr>
        <w:t xml:space="preserve"> (Working Paper 2407). Florida International University.</w:t>
      </w:r>
    </w:p>
    <w:p w14:paraId="54E34E5E" w14:textId="2FBFC77B" w:rsidR="004D4277" w:rsidRPr="00FB3A86" w:rsidRDefault="009C665C" w:rsidP="009C665C">
      <w:pPr>
        <w:pStyle w:val="Body"/>
        <w:spacing w:after="0"/>
        <w:ind w:left="567" w:hanging="567"/>
        <w:rPr>
          <w:rFonts w:ascii="Arial" w:hAnsi="Arial" w:cs="Arial"/>
          <w:b/>
        </w:rPr>
        <w:sectPr w:rsidR="004D4277" w:rsidRPr="00FB3A86" w:rsidSect="00C3331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9C665C">
        <w:rPr>
          <w:rFonts w:ascii="Arial" w:hAnsi="Arial" w:cs="Arial"/>
        </w:rPr>
        <w:fldChar w:fldCharType="end"/>
      </w:r>
    </w:p>
    <w:p w14:paraId="2F4248B0" w14:textId="77777777" w:rsidR="00B01FCD" w:rsidRPr="00FB3A86" w:rsidRDefault="00B01FCD" w:rsidP="00441B6F">
      <w:pPr>
        <w:pStyle w:val="Appendix"/>
        <w:spacing w:after="0"/>
        <w:jc w:val="both"/>
        <w:rPr>
          <w:rFonts w:ascii="Arial" w:hAnsi="Arial" w:cs="Arial"/>
          <w:b w:val="0"/>
        </w:rPr>
      </w:pPr>
    </w:p>
    <w:sectPr w:rsidR="00B01FCD" w:rsidRPr="00FB3A86" w:rsidSect="00C333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A9E8CB" w14:textId="77777777" w:rsidR="008F4858" w:rsidRDefault="008F4858" w:rsidP="00C37E61">
      <w:r>
        <w:separator/>
      </w:r>
    </w:p>
  </w:endnote>
  <w:endnote w:type="continuationSeparator" w:id="0">
    <w:p w14:paraId="55757FEF" w14:textId="77777777" w:rsidR="008F4858" w:rsidRDefault="008F485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97257" w14:textId="77777777" w:rsidR="00C33316" w:rsidRDefault="00C333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4E745" w14:textId="77777777" w:rsidR="00C33316" w:rsidRDefault="00C333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7591" w14:textId="77777777" w:rsidR="009E048A" w:rsidRDefault="009E048A">
    <w:pPr>
      <w:pStyle w:val="Footer"/>
      <w:rPr>
        <w:rFonts w:ascii="Arial" w:hAnsi="Arial" w:cs="Arial"/>
        <w:sz w:val="16"/>
      </w:rPr>
    </w:pPr>
  </w:p>
  <w:p w14:paraId="182119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8E9F320" w14:textId="77777777" w:rsidR="009E048A" w:rsidRDefault="009E048A">
    <w:pPr>
      <w:pStyle w:val="Footer"/>
      <w:rPr>
        <w:rFonts w:ascii="Arial" w:hAnsi="Arial" w:cs="Arial"/>
        <w:sz w:val="16"/>
      </w:rPr>
    </w:pPr>
  </w:p>
  <w:p w14:paraId="5220E32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FC6D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60F21B" w14:textId="77777777" w:rsidR="008F4858" w:rsidRDefault="008F4858" w:rsidP="00C37E61">
      <w:r>
        <w:separator/>
      </w:r>
    </w:p>
  </w:footnote>
  <w:footnote w:type="continuationSeparator" w:id="0">
    <w:p w14:paraId="223A5A0F" w14:textId="77777777" w:rsidR="008F4858" w:rsidRDefault="008F485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2F2AD" w14:textId="5E697AD9" w:rsidR="00C33316" w:rsidRDefault="00000000">
    <w:pPr>
      <w:pStyle w:val="Header"/>
    </w:pPr>
    <w:r>
      <w:rPr>
        <w:noProof/>
      </w:rPr>
      <w:pict w14:anchorId="1B9AB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6" o:spid="_x0000_s1030"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260E4" w14:textId="35BDCDAD" w:rsidR="00C33316" w:rsidRDefault="00000000">
    <w:pPr>
      <w:pStyle w:val="Header"/>
    </w:pPr>
    <w:r>
      <w:rPr>
        <w:noProof/>
      </w:rPr>
      <w:pict w14:anchorId="12C93F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7" o:spid="_x0000_s1029"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C8B09" w14:textId="0C1FA513" w:rsidR="00296529" w:rsidRPr="00296529" w:rsidRDefault="00000000" w:rsidP="00296529">
    <w:pPr>
      <w:ind w:left="2160"/>
      <w:jc w:val="center"/>
      <w:rPr>
        <w:rFonts w:ascii="Times New Roman" w:eastAsia="Calibri" w:hAnsi="Times New Roman"/>
        <w:i/>
        <w:sz w:val="18"/>
        <w:szCs w:val="22"/>
      </w:rPr>
    </w:pPr>
    <w:r>
      <w:rPr>
        <w:noProof/>
      </w:rPr>
      <w:pict w14:anchorId="23DA5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5" o:spid="_x0000_s1028"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03E9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7DAD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80E5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0FF341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7D2F6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90DB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ECDD" w14:textId="12979049" w:rsidR="00C33316" w:rsidRDefault="00000000">
    <w:pPr>
      <w:pStyle w:val="Header"/>
    </w:pPr>
    <w:r>
      <w:rPr>
        <w:noProof/>
      </w:rPr>
      <w:pict w14:anchorId="13A7F1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9" o:spid="_x0000_s1027"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9C377" w14:textId="4B695417" w:rsidR="00C33316" w:rsidRDefault="00000000">
    <w:pPr>
      <w:pStyle w:val="Header"/>
    </w:pPr>
    <w:r>
      <w:rPr>
        <w:noProof/>
      </w:rPr>
      <w:pict w14:anchorId="10568D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80" o:spid="_x0000_s1026"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E2D7E" w14:textId="233DBF26" w:rsidR="00C33316" w:rsidRDefault="00000000">
    <w:pPr>
      <w:pStyle w:val="Header"/>
    </w:pPr>
    <w:r>
      <w:rPr>
        <w:noProof/>
      </w:rPr>
      <w:pict w14:anchorId="7D8F3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8" o:spid="_x0000_s1025"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6028030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9470807">
    <w:abstractNumId w:val="15"/>
  </w:num>
  <w:num w:numId="3" w16cid:durableId="1407607400">
    <w:abstractNumId w:val="23"/>
  </w:num>
  <w:num w:numId="4" w16cid:durableId="214276756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35654342">
    <w:abstractNumId w:val="7"/>
  </w:num>
  <w:num w:numId="6" w16cid:durableId="1052390317">
    <w:abstractNumId w:val="6"/>
  </w:num>
  <w:num w:numId="7" w16cid:durableId="1236819629">
    <w:abstractNumId w:val="1"/>
  </w:num>
  <w:num w:numId="8" w16cid:durableId="799541497">
    <w:abstractNumId w:val="12"/>
  </w:num>
  <w:num w:numId="9" w16cid:durableId="1792937198">
    <w:abstractNumId w:val="25"/>
  </w:num>
  <w:num w:numId="10" w16cid:durableId="1877280081">
    <w:abstractNumId w:val="2"/>
  </w:num>
  <w:num w:numId="11" w16cid:durableId="305939465">
    <w:abstractNumId w:val="18"/>
  </w:num>
  <w:num w:numId="12" w16cid:durableId="830606004">
    <w:abstractNumId w:val="3"/>
  </w:num>
  <w:num w:numId="13" w16cid:durableId="137841722">
    <w:abstractNumId w:val="17"/>
  </w:num>
  <w:num w:numId="14" w16cid:durableId="583030442">
    <w:abstractNumId w:val="8"/>
  </w:num>
  <w:num w:numId="15" w16cid:durableId="1836921278">
    <w:abstractNumId w:val="21"/>
  </w:num>
  <w:num w:numId="16" w16cid:durableId="1812597005">
    <w:abstractNumId w:val="5"/>
  </w:num>
  <w:num w:numId="17" w16cid:durableId="1112092709">
    <w:abstractNumId w:val="22"/>
  </w:num>
  <w:num w:numId="18" w16cid:durableId="1914580649">
    <w:abstractNumId w:val="14"/>
  </w:num>
  <w:num w:numId="19" w16cid:durableId="69238752">
    <w:abstractNumId w:val="28"/>
  </w:num>
  <w:num w:numId="20" w16cid:durableId="1055813930">
    <w:abstractNumId w:val="11"/>
  </w:num>
  <w:num w:numId="21" w16cid:durableId="1895041732">
    <w:abstractNumId w:val="9"/>
  </w:num>
  <w:num w:numId="22" w16cid:durableId="2022661970">
    <w:abstractNumId w:val="13"/>
  </w:num>
  <w:num w:numId="23" w16cid:durableId="678312845">
    <w:abstractNumId w:val="19"/>
  </w:num>
  <w:num w:numId="24" w16cid:durableId="1716272024">
    <w:abstractNumId w:val="26"/>
  </w:num>
  <w:num w:numId="25" w16cid:durableId="862551424">
    <w:abstractNumId w:val="4"/>
  </w:num>
  <w:num w:numId="26" w16cid:durableId="845873202">
    <w:abstractNumId w:val="16"/>
  </w:num>
  <w:num w:numId="27" w16cid:durableId="739254355">
    <w:abstractNumId w:val="20"/>
  </w:num>
  <w:num w:numId="28" w16cid:durableId="131531423">
    <w:abstractNumId w:val="27"/>
  </w:num>
  <w:num w:numId="29" w16cid:durableId="976376913">
    <w:abstractNumId w:val="24"/>
  </w:num>
  <w:num w:numId="30" w16cid:durableId="74010527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8DD"/>
    <w:rsid w:val="00030174"/>
    <w:rsid w:val="000377B9"/>
    <w:rsid w:val="0004579C"/>
    <w:rsid w:val="0006467E"/>
    <w:rsid w:val="000762EF"/>
    <w:rsid w:val="000A47FA"/>
    <w:rsid w:val="000A65D3"/>
    <w:rsid w:val="000B1E33"/>
    <w:rsid w:val="000D5315"/>
    <w:rsid w:val="000D689F"/>
    <w:rsid w:val="000E7B7B"/>
    <w:rsid w:val="000E7D62"/>
    <w:rsid w:val="00103357"/>
    <w:rsid w:val="0011131B"/>
    <w:rsid w:val="00123C9F"/>
    <w:rsid w:val="00125A4C"/>
    <w:rsid w:val="00126190"/>
    <w:rsid w:val="00130F17"/>
    <w:rsid w:val="001320BF"/>
    <w:rsid w:val="00137714"/>
    <w:rsid w:val="00143730"/>
    <w:rsid w:val="00163BC4"/>
    <w:rsid w:val="00191062"/>
    <w:rsid w:val="00192B72"/>
    <w:rsid w:val="001A29D8"/>
    <w:rsid w:val="001A5CAA"/>
    <w:rsid w:val="001B0427"/>
    <w:rsid w:val="001D3A51"/>
    <w:rsid w:val="001E10D2"/>
    <w:rsid w:val="001E25B4"/>
    <w:rsid w:val="001E44FE"/>
    <w:rsid w:val="00200595"/>
    <w:rsid w:val="00204835"/>
    <w:rsid w:val="00227EF1"/>
    <w:rsid w:val="00230DD1"/>
    <w:rsid w:val="00231920"/>
    <w:rsid w:val="0023195C"/>
    <w:rsid w:val="002425A4"/>
    <w:rsid w:val="0024282C"/>
    <w:rsid w:val="002460DC"/>
    <w:rsid w:val="00250985"/>
    <w:rsid w:val="002556F6"/>
    <w:rsid w:val="00283105"/>
    <w:rsid w:val="00284C4C"/>
    <w:rsid w:val="00287E68"/>
    <w:rsid w:val="00290BC4"/>
    <w:rsid w:val="00296529"/>
    <w:rsid w:val="002A09C7"/>
    <w:rsid w:val="002A2002"/>
    <w:rsid w:val="002B27FB"/>
    <w:rsid w:val="002B685A"/>
    <w:rsid w:val="002C57D2"/>
    <w:rsid w:val="002E0D56"/>
    <w:rsid w:val="00315186"/>
    <w:rsid w:val="00327252"/>
    <w:rsid w:val="0033343E"/>
    <w:rsid w:val="00335111"/>
    <w:rsid w:val="003512C2"/>
    <w:rsid w:val="00371FB6"/>
    <w:rsid w:val="003763C1"/>
    <w:rsid w:val="00376BBE"/>
    <w:rsid w:val="00390D2F"/>
    <w:rsid w:val="0039224F"/>
    <w:rsid w:val="003A2D38"/>
    <w:rsid w:val="003A43A4"/>
    <w:rsid w:val="003A7E18"/>
    <w:rsid w:val="003B15DE"/>
    <w:rsid w:val="003C4C86"/>
    <w:rsid w:val="003C6258"/>
    <w:rsid w:val="003E2904"/>
    <w:rsid w:val="00401927"/>
    <w:rsid w:val="0041027F"/>
    <w:rsid w:val="00412475"/>
    <w:rsid w:val="00423789"/>
    <w:rsid w:val="00440F43"/>
    <w:rsid w:val="00441B6F"/>
    <w:rsid w:val="00446221"/>
    <w:rsid w:val="00450E62"/>
    <w:rsid w:val="004539DB"/>
    <w:rsid w:val="00471A80"/>
    <w:rsid w:val="004A3CA5"/>
    <w:rsid w:val="004D305E"/>
    <w:rsid w:val="004D4277"/>
    <w:rsid w:val="00502516"/>
    <w:rsid w:val="00505F06"/>
    <w:rsid w:val="00506828"/>
    <w:rsid w:val="0053056E"/>
    <w:rsid w:val="0055392C"/>
    <w:rsid w:val="00554FDA"/>
    <w:rsid w:val="005C784C"/>
    <w:rsid w:val="005D17F6"/>
    <w:rsid w:val="005E5539"/>
    <w:rsid w:val="00602BF5"/>
    <w:rsid w:val="00617FDD"/>
    <w:rsid w:val="00633614"/>
    <w:rsid w:val="00633F68"/>
    <w:rsid w:val="00636EB2"/>
    <w:rsid w:val="006375B8"/>
    <w:rsid w:val="00651763"/>
    <w:rsid w:val="0066510A"/>
    <w:rsid w:val="00673F9F"/>
    <w:rsid w:val="006773E6"/>
    <w:rsid w:val="0068261C"/>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6CC3"/>
    <w:rsid w:val="0077749E"/>
    <w:rsid w:val="00790ADA"/>
    <w:rsid w:val="007C7D35"/>
    <w:rsid w:val="007D2288"/>
    <w:rsid w:val="007D7412"/>
    <w:rsid w:val="007E0621"/>
    <w:rsid w:val="007E088F"/>
    <w:rsid w:val="007F7A06"/>
    <w:rsid w:val="007F7B32"/>
    <w:rsid w:val="00804BC2"/>
    <w:rsid w:val="0081431A"/>
    <w:rsid w:val="0083216F"/>
    <w:rsid w:val="0084312B"/>
    <w:rsid w:val="00860000"/>
    <w:rsid w:val="00863BD3"/>
    <w:rsid w:val="008641ED"/>
    <w:rsid w:val="00866D66"/>
    <w:rsid w:val="008671C6"/>
    <w:rsid w:val="00875803"/>
    <w:rsid w:val="008B459E"/>
    <w:rsid w:val="008E13AE"/>
    <w:rsid w:val="008E1506"/>
    <w:rsid w:val="008E710C"/>
    <w:rsid w:val="008F4858"/>
    <w:rsid w:val="008F69D6"/>
    <w:rsid w:val="00902823"/>
    <w:rsid w:val="0091106B"/>
    <w:rsid w:val="00915CA6"/>
    <w:rsid w:val="00927834"/>
    <w:rsid w:val="009500A6"/>
    <w:rsid w:val="00957C18"/>
    <w:rsid w:val="009659BA"/>
    <w:rsid w:val="00983040"/>
    <w:rsid w:val="009925AD"/>
    <w:rsid w:val="009B3FB9"/>
    <w:rsid w:val="009C2465"/>
    <w:rsid w:val="009C28DE"/>
    <w:rsid w:val="009C665C"/>
    <w:rsid w:val="009D35A0"/>
    <w:rsid w:val="009D79B8"/>
    <w:rsid w:val="009D7EB7"/>
    <w:rsid w:val="009E048A"/>
    <w:rsid w:val="009E08E9"/>
    <w:rsid w:val="009E3DB9"/>
    <w:rsid w:val="009E6E35"/>
    <w:rsid w:val="009E7FEE"/>
    <w:rsid w:val="009F0EDA"/>
    <w:rsid w:val="00A02272"/>
    <w:rsid w:val="00A03B96"/>
    <w:rsid w:val="00A05B19"/>
    <w:rsid w:val="00A1134E"/>
    <w:rsid w:val="00A24E7E"/>
    <w:rsid w:val="00A258C3"/>
    <w:rsid w:val="00A347C0"/>
    <w:rsid w:val="00A51431"/>
    <w:rsid w:val="00A539AD"/>
    <w:rsid w:val="00A54AAF"/>
    <w:rsid w:val="00A94063"/>
    <w:rsid w:val="00AA6219"/>
    <w:rsid w:val="00AA74E0"/>
    <w:rsid w:val="00AB703F"/>
    <w:rsid w:val="00AC6BB8"/>
    <w:rsid w:val="00AE008F"/>
    <w:rsid w:val="00B01FCD"/>
    <w:rsid w:val="00B1776C"/>
    <w:rsid w:val="00B52583"/>
    <w:rsid w:val="00B52896"/>
    <w:rsid w:val="00B64865"/>
    <w:rsid w:val="00B70F60"/>
    <w:rsid w:val="00B95236"/>
    <w:rsid w:val="00B96BD9"/>
    <w:rsid w:val="00BA1B01"/>
    <w:rsid w:val="00BA2641"/>
    <w:rsid w:val="00BA59C4"/>
    <w:rsid w:val="00BB37AA"/>
    <w:rsid w:val="00BC53A0"/>
    <w:rsid w:val="00BE62AD"/>
    <w:rsid w:val="00BF121F"/>
    <w:rsid w:val="00BF1F80"/>
    <w:rsid w:val="00C166EF"/>
    <w:rsid w:val="00C17EB0"/>
    <w:rsid w:val="00C27F5F"/>
    <w:rsid w:val="00C30A0F"/>
    <w:rsid w:val="00C33316"/>
    <w:rsid w:val="00C37230"/>
    <w:rsid w:val="00C37E61"/>
    <w:rsid w:val="00C50848"/>
    <w:rsid w:val="00C70F1B"/>
    <w:rsid w:val="00C71A47"/>
    <w:rsid w:val="00C7464C"/>
    <w:rsid w:val="00C77F31"/>
    <w:rsid w:val="00C85588"/>
    <w:rsid w:val="00CD2A61"/>
    <w:rsid w:val="00CD6755"/>
    <w:rsid w:val="00CD6856"/>
    <w:rsid w:val="00CE0089"/>
    <w:rsid w:val="00CE793C"/>
    <w:rsid w:val="00CF193C"/>
    <w:rsid w:val="00D173F1"/>
    <w:rsid w:val="00D40232"/>
    <w:rsid w:val="00D74CB0"/>
    <w:rsid w:val="00D8295D"/>
    <w:rsid w:val="00D9395A"/>
    <w:rsid w:val="00DC2A65"/>
    <w:rsid w:val="00DE15F0"/>
    <w:rsid w:val="00DE5663"/>
    <w:rsid w:val="00DE78AA"/>
    <w:rsid w:val="00DF0AB8"/>
    <w:rsid w:val="00DF18E2"/>
    <w:rsid w:val="00E053D0"/>
    <w:rsid w:val="00E15994"/>
    <w:rsid w:val="00E3114E"/>
    <w:rsid w:val="00E31A70"/>
    <w:rsid w:val="00E35B02"/>
    <w:rsid w:val="00E66496"/>
    <w:rsid w:val="00E66B35"/>
    <w:rsid w:val="00E66E10"/>
    <w:rsid w:val="00E769F6"/>
    <w:rsid w:val="00E8407C"/>
    <w:rsid w:val="00E84F3C"/>
    <w:rsid w:val="00EA012C"/>
    <w:rsid w:val="00EB68F8"/>
    <w:rsid w:val="00EC68D1"/>
    <w:rsid w:val="00EC6A55"/>
    <w:rsid w:val="00ED0288"/>
    <w:rsid w:val="00EE52CB"/>
    <w:rsid w:val="00EF06C4"/>
    <w:rsid w:val="00EF581D"/>
    <w:rsid w:val="00EF7FD8"/>
    <w:rsid w:val="00F030B3"/>
    <w:rsid w:val="00F06F59"/>
    <w:rsid w:val="00F17988"/>
    <w:rsid w:val="00F469F0"/>
    <w:rsid w:val="00F53273"/>
    <w:rsid w:val="00F755E4"/>
    <w:rsid w:val="00F77D02"/>
    <w:rsid w:val="00FB2F17"/>
    <w:rsid w:val="00FB2F7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F0BCB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A3CA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9C665C"/>
  </w:style>
  <w:style w:type="paragraph" w:styleId="NoSpacing">
    <w:name w:val="No Spacing"/>
    <w:uiPriority w:val="1"/>
    <w:qFormat/>
    <w:rsid w:val="0091106B"/>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semiHidden/>
    <w:rsid w:val="004A3CA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57A16-F5E8-4E41-B9DB-271780AA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3</Pages>
  <Words>6161</Words>
  <Characters>3512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12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17</cp:lastModifiedBy>
  <cp:revision>4</cp:revision>
  <cp:lastPrinted>1999-07-06T11:00:00Z</cp:lastPrinted>
  <dcterms:created xsi:type="dcterms:W3CDTF">2026-05-16T08:50:00Z</dcterms:created>
  <dcterms:modified xsi:type="dcterms:W3CDTF">2026-05-20T08:51:00Z</dcterms:modified>
</cp:coreProperties>
</file>